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80E6C" w:rsidRDefault="00A91D2B" w:rsidP="004720FD">
      <w:pPr>
        <w:spacing w:after="0" w:line="240" w:lineRule="auto"/>
        <w:jc w:val="cente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23B8B8B7" w:rsidR="00A91D2B" w:rsidRPr="00382E5F" w:rsidRDefault="00036340" w:rsidP="00616EBF">
      <w:pPr>
        <w:pStyle w:val="Titre"/>
      </w:pPr>
      <w:r w:rsidRPr="00382E5F">
        <w:t>Title</w:t>
      </w:r>
    </w:p>
    <w:p w14:paraId="1D0125BA" w14:textId="77777777" w:rsidR="00A91D2B" w:rsidRPr="00382E5F" w:rsidRDefault="00A91D2B" w:rsidP="004720FD">
      <w:pPr>
        <w:spacing w:after="0" w:line="240" w:lineRule="auto"/>
        <w:jc w:val="center"/>
      </w:pPr>
    </w:p>
    <w:p w14:paraId="50111A99" w14:textId="77777777" w:rsidR="00A91D2B" w:rsidRPr="00382E5F" w:rsidRDefault="00A91D2B" w:rsidP="004720FD">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08644FC" w:rsidR="005673C2" w:rsidRDefault="005673C2" w:rsidP="004720FD">
      <w:pPr>
        <w:spacing w:after="0" w:line="240" w:lineRule="auto"/>
        <w:jc w:val="center"/>
      </w:pPr>
      <w:r>
        <w:rPr>
          <w:b/>
        </w:rPr>
        <w:t>Running title:</w:t>
      </w:r>
      <w:r w:rsidRPr="00A47E15">
        <w:t xml:space="preserve"> </w:t>
      </w:r>
      <w:r w:rsidR="00036340" w:rsidRPr="00A1015D">
        <w:t>Title</w:t>
      </w:r>
      <w:r w:rsidRPr="00065C4D">
        <w:t xml:space="preserve"> </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40758DCD" w:rsidR="006A1824" w:rsidRDefault="00A91D2B" w:rsidP="004720FD">
      <w:pPr>
        <w:spacing w:after="0" w:line="240" w:lineRule="auto"/>
        <w:jc w:val="center"/>
        <w:rPr>
          <w:b/>
        </w:rPr>
      </w:pPr>
      <w:r w:rsidRPr="00480E6C">
        <w:rPr>
          <w:b/>
        </w:rPr>
        <w:t xml:space="preserve">Word count: </w:t>
      </w:r>
      <w:r w:rsidR="00036340" w:rsidRPr="00A1015D">
        <w:rPr>
          <w:b/>
        </w:rPr>
        <w:t># words</w:t>
      </w:r>
    </w:p>
    <w:p w14:paraId="5B78F02B" w14:textId="761D6D35" w:rsidR="005673C2" w:rsidRPr="00E536AE" w:rsidRDefault="006A1824" w:rsidP="009F2918">
      <w:pPr>
        <w:jc w:val="center"/>
        <w:rPr>
          <w:b/>
          <w:sz w:val="28"/>
          <w:szCs w:val="28"/>
        </w:rPr>
      </w:pPr>
      <w:r w:rsidRPr="00A47E15">
        <w:br w:type="page"/>
      </w:r>
      <w:r w:rsidR="005673C2">
        <w:rPr>
          <w:b/>
          <w:sz w:val="28"/>
          <w:szCs w:val="28"/>
        </w:rPr>
        <w:lastRenderedPageBreak/>
        <w:t xml:space="preserve">Title: </w:t>
      </w:r>
      <w:r w:rsidR="00036340" w:rsidRPr="00A1015D">
        <w:rPr>
          <w:b/>
          <w:sz w:val="28"/>
          <w:szCs w:val="28"/>
        </w:rPr>
        <w:t>TB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Pr="00A1015D" w:rsidRDefault="00036340" w:rsidP="00036340">
      <w:pPr>
        <w:pStyle w:val="Pardeliste"/>
        <w:numPr>
          <w:ilvl w:val="0"/>
          <w:numId w:val="19"/>
        </w:numPr>
      </w:pPr>
      <w:r w:rsidRPr="00A1015D">
        <w:t>TBD</w:t>
      </w:r>
    </w:p>
    <w:p w14:paraId="0B94FD80" w14:textId="2E81B5B7" w:rsidR="00991D52" w:rsidRDefault="005673C2" w:rsidP="00A9048E">
      <w:pPr>
        <w:rPr>
          <w:szCs w:val="24"/>
        </w:rPr>
      </w:pPr>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 xml:space="preserve">Intro to </w:t>
      </w:r>
      <w:proofErr w:type="spellStart"/>
      <w:r>
        <w:t>qMT</w:t>
      </w:r>
      <w:proofErr w:type="spellEnd"/>
      <w:r>
        <w:t xml:space="preserve"> &amp; F.</w:t>
      </w:r>
    </w:p>
    <w:p w14:paraId="0C2A6A58" w14:textId="7804C4B8" w:rsidR="000B6E63" w:rsidRDefault="000B6E63" w:rsidP="000B6E63">
      <w:pPr>
        <w:pStyle w:val="Pardeliste"/>
        <w:numPr>
          <w:ilvl w:val="1"/>
          <w:numId w:val="19"/>
        </w:numPr>
      </w:pPr>
      <w:r>
        <w:t xml:space="preserve">(What) is </w:t>
      </w:r>
      <w:proofErr w:type="spellStart"/>
      <w:r>
        <w:t>qMT</w:t>
      </w:r>
      <w:proofErr w:type="spellEnd"/>
      <w:r>
        <w: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DATA </w:instrText>
      </w:r>
      <w:r w:rsidR="00A65AE8">
        <w:fldChar w:fldCharType="end"/>
      </w:r>
      <w:r w:rsidR="00A65AE8">
        <w:fldChar w:fldCharType="separate"/>
      </w:r>
      <w:r w:rsidR="00A65AE8">
        <w:rPr>
          <w:noProof/>
        </w:rPr>
        <w:t>(</w:t>
      </w:r>
      <w:hyperlink w:anchor="_ENREF_1_1" w:tooltip="Wolff, 1989 #2795" w:history="1">
        <w:r w:rsidR="00153698">
          <w:rPr>
            <w:noProof/>
          </w:rPr>
          <w:t>1</w:t>
        </w:r>
      </w:hyperlink>
      <w:r w:rsidR="00A65AE8">
        <w:rPr>
          <w:noProof/>
        </w:rPr>
        <w:t>,</w:t>
      </w:r>
      <w:hyperlink w:anchor="_ENREF_1_2" w:tooltip="Henkelman, 1993 #2832" w:history="1">
        <w:r w:rsidR="00153698">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 xml:space="preserve">(Why) is </w:t>
      </w:r>
      <w:proofErr w:type="spellStart"/>
      <w:r>
        <w:t>qMT</w:t>
      </w:r>
      <w:proofErr w:type="spellEnd"/>
      <w:r>
        <w:t xml:space="preserve"> important?</w:t>
      </w:r>
    </w:p>
    <w:p w14:paraId="6D4CBFE7" w14:textId="3DFD0F56" w:rsidR="000B6E63" w:rsidRDefault="000B6E63" w:rsidP="000B6E63">
      <w:pPr>
        <w:pStyle w:val="Pardeliste"/>
        <w:numPr>
          <w:ilvl w:val="1"/>
          <w:numId w:val="19"/>
        </w:numPr>
      </w:pPr>
      <w:r>
        <w:t xml:space="preserve">(Which) </w:t>
      </w:r>
      <w:proofErr w:type="spellStart"/>
      <w:r>
        <w:t>qMT</w:t>
      </w:r>
      <w:proofErr w:type="spellEnd"/>
      <w:r>
        <w:t xml:space="preserve"> parameter is important?</w:t>
      </w:r>
      <w:r w:rsidR="00A65AE8">
        <w:t xml:space="preserve"> Cite </w:t>
      </w:r>
      <w:proofErr w:type="spellStart"/>
      <w:r w:rsidR="00A65AE8">
        <w:t>Schmierer</w:t>
      </w:r>
      <w:proofErr w:type="spellEnd"/>
      <w:r w:rsidR="00A65AE8">
        <w:t xml:space="preserve">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DATA </w:instrText>
      </w:r>
      <w:r w:rsidR="00A65AE8">
        <w:fldChar w:fldCharType="end"/>
      </w:r>
      <w:r w:rsidR="00A65AE8">
        <w:fldChar w:fldCharType="separate"/>
      </w:r>
      <w:r w:rsidR="00A65AE8">
        <w:rPr>
          <w:noProof/>
        </w:rPr>
        <w:t>(</w:t>
      </w:r>
      <w:hyperlink w:anchor="_ENREF_1_3" w:tooltip="Schmierer, 2007 #2717" w:history="1">
        <w:r w:rsidR="00153698">
          <w:rPr>
            <w:noProof/>
          </w:rPr>
          <w:t>3</w:t>
        </w:r>
      </w:hyperlink>
      <w:r w:rsidR="00A65AE8">
        <w:rPr>
          <w:noProof/>
        </w:rPr>
        <w:t>,</w:t>
      </w:r>
      <w:hyperlink w:anchor="_ENREF_1_4" w:tooltip="Schmierer, 2008 #3675" w:history="1">
        <w:r w:rsidR="00153698">
          <w:rPr>
            <w:noProof/>
          </w:rPr>
          <w:t>4</w:t>
        </w:r>
      </w:hyperlink>
      <w:r w:rsidR="00A65AE8">
        <w:rPr>
          <w:noProof/>
        </w:rPr>
        <w:t>)</w:t>
      </w:r>
      <w:r w:rsidR="00A65AE8">
        <w:fldChar w:fldCharType="end"/>
      </w:r>
      <w:r w:rsidR="00A65AE8">
        <w:t xml:space="preserve"> for histology. Cite </w:t>
      </w:r>
      <w:proofErr w:type="spellStart"/>
      <w:r w:rsidR="00A65AE8">
        <w:t>Yarnykh</w:t>
      </w:r>
      <w:proofErr w:type="spellEnd"/>
      <w:r w:rsidR="00A65AE8">
        <w:t xml:space="preserve">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DATA </w:instrText>
      </w:r>
      <w:r w:rsidR="00A65AE8">
        <w:fldChar w:fldCharType="end"/>
      </w:r>
      <w:r w:rsidR="00A65AE8">
        <w:fldChar w:fldCharType="separate"/>
      </w:r>
      <w:r w:rsidR="00A65AE8">
        <w:rPr>
          <w:noProof/>
        </w:rPr>
        <w:t>(</w:t>
      </w:r>
      <w:hyperlink w:anchor="_ENREF_1_5" w:tooltip="Underhill, 2011 #3772" w:history="1">
        <w:r w:rsidR="00153698">
          <w:rPr>
            <w:noProof/>
          </w:rPr>
          <w:t>5</w:t>
        </w:r>
      </w:hyperlink>
      <w:r w:rsidR="00A65AE8">
        <w:rPr>
          <w:noProof/>
        </w:rPr>
        <w:t>,</w:t>
      </w:r>
      <w:hyperlink w:anchor="_ENREF_1_6" w:tooltip="Yarnykh, 2012 #3770" w:history="1">
        <w:r w:rsidR="00153698">
          <w:rPr>
            <w:noProof/>
          </w:rPr>
          <w:t>6</w:t>
        </w:r>
      </w:hyperlink>
      <w:r w:rsidR="00A65AE8">
        <w:rPr>
          <w:noProof/>
        </w:rPr>
        <w:t>)</w:t>
      </w:r>
      <w:r w:rsidR="00A65AE8">
        <w:fldChar w:fldCharType="end"/>
      </w:r>
      <w:r w:rsidR="00A65AE8">
        <w:t xml:space="preserve"> for single-</w:t>
      </w:r>
      <w:proofErr w:type="spellStart"/>
      <w:r w:rsidR="00A65AE8">
        <w:t>param</w:t>
      </w:r>
      <w:proofErr w:type="spellEnd"/>
      <w:r w:rsidR="00A65AE8">
        <w:t xml:space="preserve"> F.</w:t>
      </w:r>
    </w:p>
    <w:p w14:paraId="5412BE33" w14:textId="7E816376" w:rsidR="000B6E63" w:rsidRDefault="000B6E63" w:rsidP="000B6E63">
      <w:pPr>
        <w:pStyle w:val="Pardeliste"/>
        <w:numPr>
          <w:ilvl w:val="2"/>
          <w:numId w:val="19"/>
        </w:numPr>
      </w:pPr>
      <w:r>
        <w:t xml:space="preserve">(How) is </w:t>
      </w:r>
      <w:proofErr w:type="spellStart"/>
      <w:r>
        <w:t>qMT</w:t>
      </w:r>
      <w:proofErr w:type="spellEnd"/>
      <w:r>
        <w:t xml:space="preserve">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 xml:space="preserve">Transition into where current </w:t>
      </w:r>
      <w:proofErr w:type="spellStart"/>
      <w:r>
        <w:t>litt</w:t>
      </w:r>
      <w:proofErr w:type="spellEnd"/>
      <w:r>
        <w:t xml:space="preserve">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 xml:space="preserve">-sensitivitiy of </w:t>
      </w:r>
      <w:proofErr w:type="spellStart"/>
      <w:r>
        <w:t>qMT</w:t>
      </w:r>
      <w:proofErr w:type="spellEnd"/>
      <w:r>
        <w:t>, considering a fixed protocol.</w:t>
      </w:r>
    </w:p>
    <w:p w14:paraId="5B0EF877" w14:textId="4FC32334" w:rsidR="000B6E63" w:rsidRDefault="000B6E63" w:rsidP="000B6E63">
      <w:pPr>
        <w:pStyle w:val="Pardeliste"/>
        <w:numPr>
          <w:ilvl w:val="1"/>
          <w:numId w:val="19"/>
        </w:numPr>
      </w:pPr>
      <w:r>
        <w:t xml:space="preserve">The optimal </w:t>
      </w:r>
      <w:proofErr w:type="spellStart"/>
      <w:r>
        <w:t>qMT</w:t>
      </w:r>
      <w:proofErr w:type="spellEnd"/>
      <w:r>
        <w:t xml:space="preserve">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r>
        <w:t>THEORY</w:t>
      </w:r>
    </w:p>
    <w:p w14:paraId="3EBFECB5" w14:textId="7CB1380B" w:rsidR="004C36A8" w:rsidRDefault="00B17FBB" w:rsidP="00246C05">
      <w:r>
        <w:t>In the presence of a small inaccuracy of a measurement parameter, such as B</w:t>
      </w:r>
      <w:r>
        <w:rPr>
          <w:vertAlign w:val="subscript"/>
        </w:rPr>
        <w:t>1</w:t>
      </w:r>
      <w:r>
        <w:t xml:space="preserve"> in </w:t>
      </w:r>
      <w:proofErr w:type="spellStart"/>
      <w:r>
        <w:t>qMT</w:t>
      </w:r>
      <w:proofErr w:type="spellEnd"/>
      <w:r>
        <w:t xml:space="preserve">, a portion of the error will propagate to the fitting parameters of the model. </w:t>
      </w:r>
      <w:r w:rsidR="00940323">
        <w:t xml:space="preserve">The behavior of this error propagation can be explored through a sensitivity analysis, by expanding the fitted signal in the </w:t>
      </w:r>
      <w:r w:rsidR="00940323">
        <w:lastRenderedPageBreak/>
        <w:t>presence of a ΔB</w:t>
      </w:r>
      <w:r w:rsidR="00940323">
        <w:rPr>
          <w:vertAlign w:val="subscript"/>
        </w:rPr>
        <w:t>1</w:t>
      </w:r>
      <w:r w:rsidR="00940323">
        <w:t xml:space="preserve"> with a Taylor expansion</w:t>
      </w:r>
      <w:r w:rsidR="0090638E">
        <w:t xml:space="preserve"> </w:t>
      </w:r>
      <w:r w:rsidR="008F16CE">
        <w:fldChar w:fldCharType="begin"/>
      </w:r>
      <w:r w:rsidR="008F16CE">
        <w:instrText xml:space="preserve"> ADDIN EN.CITE &lt;EndNote&gt;&lt;Cite&gt;&lt;Author&gt;Cruz&lt;/Author&gt;&lt;Year&gt;1973&lt;/Year&gt;&lt;RecNum&gt;8188&lt;/RecNum&gt;&lt;DisplayText&gt;(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F16CE">
        <w:rPr>
          <w:noProof/>
        </w:rPr>
        <w:t>(</w:t>
      </w:r>
      <w:hyperlink w:anchor="_ENREF_1_7" w:tooltip="Cruz, 1973 #8188" w:history="1">
        <w:r w:rsidR="00153698">
          <w:rPr>
            <w:noProof/>
          </w:rPr>
          <w:t>7</w:t>
        </w:r>
      </w:hyperlink>
      <w:r w:rsidR="008F16CE">
        <w:rPr>
          <w:noProof/>
        </w:rPr>
        <w:t>)</w:t>
      </w:r>
      <w:r w:rsidR="008F16CE">
        <w:fldChar w:fldCharType="end"/>
      </w:r>
      <w:r w:rsidR="008F16CE">
        <w:t xml:space="preserve">. Assuming a small </w:t>
      </w:r>
      <w:r w:rsidR="008F16CE">
        <w:t>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xml:space="preserve">+ </w:t>
      </w:r>
      <w:r w:rsidR="00246C05">
        <w:t>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246C05">
        <w:instrText xml:space="preserve"> ADDIN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246C05">
        <w:rPr>
          <w:noProof/>
        </w:rPr>
        <w:t>(</w:t>
      </w:r>
      <w:hyperlink w:anchor="_ENREF_1_8" w:tooltip="Boudreau, 2017 #8255" w:history="1">
        <w:r w:rsidR="00153698">
          <w:rPr>
            <w:noProof/>
          </w:rPr>
          <w:t>8</w:t>
        </w:r>
      </w:hyperlink>
      <w:r w:rsidR="00246C05">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162BF9"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110E2ABF" w:rsidR="00844646" w:rsidRDefault="00844646" w:rsidP="00844646">
      <w:r>
        <w:t xml:space="preserve">where </w:t>
      </w:r>
      <w:r w:rsidRPr="007D708D">
        <w:rPr>
          <w:i/>
        </w:rPr>
        <w:t>p</w:t>
      </w:r>
      <w:r>
        <w:t xml:space="preserve"> are the model fitting parameters (e.g.</w:t>
      </w:r>
      <w:r w:rsidR="007D708D">
        <w:t xml:space="preserve"> for the Sled and Pike model of </w:t>
      </w:r>
      <w:proofErr w:type="spellStart"/>
      <w:r w:rsidR="007D708D">
        <w:t>qMT</w:t>
      </w:r>
      <w:proofErr w:type="spellEnd"/>
      <w:r w:rsidR="007D708D">
        <w:t xml:space="preserve"> </w:t>
      </w:r>
      <w:r w:rsidR="00AB7C41">
        <w:fldChar w:fldCharType="begin"/>
      </w:r>
      <w:r w:rsidR="00AB7C41">
        <w:instrText xml:space="preserve"> ADDIN EN.CITE &lt;EndNote&gt;&lt;Cite&gt;&lt;Author&gt;Sled&lt;/Author&gt;&lt;Year&gt;2000&lt;/Year&gt;&lt;RecNum&gt;3662&lt;/RecNum&gt;&lt;DisplayText&gt;(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AB7C41">
        <w:rPr>
          <w:noProof/>
        </w:rPr>
        <w:t>(</w:t>
      </w:r>
      <w:hyperlink w:anchor="_ENREF_1_9" w:tooltip="Sled, 2000 #3662" w:history="1">
        <w:r w:rsidR="00153698">
          <w:rPr>
            <w:noProof/>
          </w:rPr>
          <w:t>9</w:t>
        </w:r>
      </w:hyperlink>
      <w:r w:rsidR="00AB7C41">
        <w:rPr>
          <w:noProof/>
        </w:rPr>
        <w:t>)</w:t>
      </w:r>
      <w:r w:rsidR="00AB7C41">
        <w:fldChar w:fldCharType="end"/>
      </w:r>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w:t>
      </w:r>
      <w:r w:rsidR="007D708D">
        <w:t xml:space="preserve"> of errors in fitted parameters</w:t>
      </w:r>
      <w:r w:rsidR="007D708D">
        <w:t xml:space="preserve">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w:t>
      </w:r>
      <w:r w:rsidR="007D708D">
        <w:t>, and</w:t>
      </w:r>
      <w:r>
        <w:t xml:space="preserve"> </w:t>
      </w:r>
      <m:oMath>
        <m:r>
          <m:rPr>
            <m:sty m:val="b"/>
          </m:rPr>
          <w:rPr>
            <w:rFonts w:ascii="Cambria Math" w:hAnsi="Cambria Math"/>
          </w:rPr>
          <m:t>S</m:t>
        </m:r>
      </m:oMath>
      <w:r>
        <w:t xml:space="preserve"> are matrices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w:t>
      </w:r>
      <w:r>
        <w:t xml:space="preserve">or </w:t>
      </w:r>
      <w:r>
        <w:rPr>
          <w:i/>
        </w:rPr>
        <w:t>B</w:t>
      </w:r>
      <w:r>
        <w:rPr>
          <w:vertAlign w:val="subscript"/>
        </w:rPr>
        <w:t>1</w:t>
      </w:r>
      <w:r>
        <w:t xml:space="preserve"> </w:t>
      </w:r>
      <w:r>
        <w:t>(column</w:t>
      </w:r>
      <w:r>
        <w:t>s)</w:t>
      </w:r>
      <w:r>
        <w:t xml:space="preserve"> for each measurement </w:t>
      </w:r>
      <w:r w:rsidRPr="00844646">
        <w:rPr>
          <w:i/>
        </w:rPr>
        <w:t>n</w:t>
      </w:r>
      <w:r>
        <w:t xml:space="preserve"> (rows)</w:t>
      </w:r>
      <w:r>
        <w:t>.</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7CA01F86" w:rsidR="00C82666" w:rsidRPr="007C478C" w:rsidRDefault="007C478C" w:rsidP="007C478C">
      <w:r>
        <w:t xml:space="preserve">Given a </w:t>
      </w:r>
      <w:r>
        <w:t>ΔB</w:t>
      </w:r>
      <w:r>
        <w:rPr>
          <w:vertAlign w:val="subscript"/>
        </w:rPr>
        <w:t>1</w:t>
      </w:r>
      <w:r>
        <w:t xml:space="preserve"> value</w:t>
      </w:r>
      <w:r w:rsidR="00004142">
        <w:t xml:space="preserve"> and knowing the Jacobians for </w:t>
      </w:r>
      <w:r w:rsidR="00004142">
        <w:rPr>
          <w:i/>
        </w:rPr>
        <w:t>p</w:t>
      </w:r>
      <w:r w:rsidR="00004142">
        <w:t xml:space="preserve"> and B</w:t>
      </w:r>
      <w:r w:rsidR="00004142">
        <w:rPr>
          <w:vertAlign w:val="subscript"/>
        </w:rPr>
        <w:t>1</w:t>
      </w:r>
      <w:r>
        <w:t>, the errors in fitted parameters can be estimated by minimizing Eq. 1, solving:</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CBA6583" w:rsidR="00F84B73" w:rsidRPr="007C478C" w:rsidRDefault="00162BF9"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45D540F6" w14:textId="6B842378" w:rsidR="001A3257" w:rsidRDefault="001A3257" w:rsidP="001A3257">
      <w:r>
        <w:t xml:space="preserve">for </w:t>
      </w:r>
      <m:oMath>
        <m:r>
          <m:rPr>
            <m:sty m:val="bi"/>
          </m:rPr>
          <w:rPr>
            <w:rFonts w:ascii="Cambria Math" w:hAnsi="Cambria Math"/>
          </w:rPr>
          <m:t>∆</m:t>
        </m:r>
        <m:r>
          <m:rPr>
            <m:sty m:val="bi"/>
          </m:rPr>
          <w:rPr>
            <w:rFonts w:ascii="Cambria Math" w:hAnsi="Cambria Math"/>
          </w:rPr>
          <m:t>p</m:t>
        </m:r>
      </m:oMath>
      <w:r w:rsidRPr="00100DA7">
        <w:t>.</w:t>
      </w:r>
    </w:p>
    <w:p w14:paraId="57D98B45" w14:textId="3D210B1C"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w:t>
      </w:r>
      <w:proofErr w:type="spellStart"/>
      <w:r>
        <w:t>qMT</w:t>
      </w:r>
      <w:proofErr w:type="spellEnd"/>
      <w:r>
        <w:t xml:space="preserve"> protocols must also be designed for robustness again random noise, which is present in measured signals.</w:t>
      </w:r>
      <w:r w:rsidR="00A42C39">
        <w:t xml:space="preserve"> For this purpose, the Cramer-Rao lower bound (CRLB) </w:t>
      </w:r>
      <w:proofErr w:type="spellStart"/>
      <w:r w:rsidR="00A42C39">
        <w:t>as</w:t>
      </w:r>
      <w:proofErr w:type="spellEnd"/>
      <w:r w:rsidR="00A42C39">
        <w:t xml:space="preserve"> been shown to be an adequate and sufficient estimate to minimize the variance in fitted parameters due to experimental noise </w:t>
      </w:r>
      <w:r w:rsidR="00A42C39">
        <w:fldChar w:fldCharType="begin"/>
      </w:r>
      <w:r w:rsidR="00A42C39">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A42C39">
        <w:rPr>
          <w:noProof/>
        </w:rPr>
        <w:t>(</w:t>
      </w:r>
      <w:hyperlink w:anchor="_ENREF_1_10" w:tooltip="Cercignani, 2006 #3570" w:history="1">
        <w:r w:rsidR="00153698">
          <w:rPr>
            <w:noProof/>
          </w:rPr>
          <w:t>10</w:t>
        </w:r>
      </w:hyperlink>
      <w:r w:rsidR="00A42C39">
        <w:rPr>
          <w:noProof/>
        </w:rPr>
        <w:t>)</w:t>
      </w:r>
      <w:r w:rsidR="00A42C39">
        <w:fldChar w:fldCharType="end"/>
      </w:r>
      <w:r w:rsidR="00A42C39">
        <w:t>.</w:t>
      </w:r>
    </w:p>
    <w:p w14:paraId="0CCA24A8" w14:textId="634E001D" w:rsidR="00A42C39" w:rsidRDefault="00A42C39" w:rsidP="001A3257">
      <w:r>
        <w:t xml:space="preserve">Consider the Fisher information matrix (FIM)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4C4C2C">
        <w:tc>
          <w:tcPr>
            <w:tcW w:w="1000" w:type="pct"/>
          </w:tcPr>
          <w:p w14:paraId="37BCFF5C" w14:textId="77777777" w:rsidR="00A42C39" w:rsidRPr="00A1015D" w:rsidRDefault="00A42C39" w:rsidP="004C4C2C"/>
        </w:tc>
        <w:tc>
          <w:tcPr>
            <w:tcW w:w="3000" w:type="pct"/>
          </w:tcPr>
          <w:p w14:paraId="689D2F55" w14:textId="77777777" w:rsidR="00A42C39" w:rsidRPr="00A82A7C" w:rsidRDefault="00A42C39" w:rsidP="004C4C2C">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77777777" w:rsidR="00A42C39" w:rsidRPr="00A1015D" w:rsidRDefault="00A42C39" w:rsidP="004C4C2C">
            <w:pPr>
              <w:spacing w:before="160"/>
              <w:jc w:val="right"/>
              <w:rPr>
                <w:b/>
              </w:rPr>
            </w:pPr>
            <w:r w:rsidRPr="00A1015D">
              <w:rPr>
                <w:b/>
              </w:rPr>
              <w:t>[</w:t>
            </w:r>
            <w:r>
              <w:rPr>
                <w:b/>
              </w:rPr>
              <w:t>4</w:t>
            </w:r>
            <w:r w:rsidRPr="00A1015D">
              <w:rPr>
                <w:b/>
              </w:rPr>
              <w:t>]</w:t>
            </w:r>
          </w:p>
        </w:tc>
      </w:tr>
    </w:tbl>
    <w:p w14:paraId="093790CD" w14:textId="45D5CD0D"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measurement</w:t>
      </w:r>
      <w:r w:rsidR="00153698">
        <w:t xml:space="preserve"> out of N unique measurements</w:t>
      </w:r>
      <w:r>
        <w:t xml:space="preserve">. The CRLB is defined as the inverse of the FIM, however </w:t>
      </w:r>
      <w:r w:rsidR="00153698">
        <w:t xml:space="preserve">to take into account the varying weights due to the different order of magnitudes of the fitting parameters, the parameter-normalized CRLB is defined </w:t>
      </w:r>
      <w:r w:rsidR="00153698">
        <w:fldChar w:fldCharType="begin"/>
      </w:r>
      <w:r w:rsidR="00153698">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153698">
        <w:rPr>
          <w:noProof/>
        </w:rPr>
        <w:t>(</w:t>
      </w:r>
      <w:hyperlink w:anchor="_ENREF_1_10" w:tooltip="Cercignani, 2006 #3570" w:history="1">
        <w:r w:rsidR="00153698">
          <w:rPr>
            <w:noProof/>
          </w:rPr>
          <w:t>10</w:t>
        </w:r>
      </w:hyperlink>
      <w:r w:rsidR="00153698">
        <w:rPr>
          <w:noProof/>
        </w:rPr>
        <w:t>)</w:t>
      </w:r>
      <w:r w:rsidR="00153698">
        <w:fldChar w:fldCharType="end"/>
      </w:r>
      <w:r w:rsidR="00153698">
        <w:t>:</w:t>
      </w:r>
      <w:bookmarkStart w:id="0" w:name="_GoBack"/>
      <w:bookmarkEnd w:id="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0DA50414" w:rsidR="00A82A7C" w:rsidRPr="00F84B73" w:rsidRDefault="00EA736D" w:rsidP="00EA736D">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m:rPr>
                        <m:sty m:val="bi"/>
                      </m:rPr>
                      <w:rPr>
                        <w:rFonts w:ascii="Cambria Math" w:hAnsi="Cambria Math"/>
                      </w:rPr>
                      <m:t>p</m:t>
                    </m:r>
                  </m:sub>
                  <m:sup/>
                  <m:e>
                    <m:sSup>
                      <m:sSupPr>
                        <m:ctrlPr>
                          <w:rPr>
                            <w:rFonts w:ascii="Cambria Math" w:hAnsi="Cambria Math"/>
                            <w:b/>
                            <w:i/>
                          </w:rPr>
                        </m:ctrlPr>
                      </m:sSupPr>
                      <m:e>
                        <m:r>
                          <m:rPr>
                            <m:sty m:val="bi"/>
                          </m:rPr>
                          <w:rPr>
                            <w:rFonts w:ascii="Cambria Math" w:hAnsi="Cambria Math"/>
                          </w:rPr>
                          <m:t>p</m:t>
                        </m:r>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13FB7B52" w:rsidR="00A65AE8" w:rsidRDefault="00A65AE8" w:rsidP="00F0628E">
      <w:pPr>
        <w:pStyle w:val="Pardeliste"/>
        <w:numPr>
          <w:ilvl w:val="0"/>
          <w:numId w:val="19"/>
        </w:numPr>
      </w:pPr>
      <w:r>
        <w:t xml:space="preserve">Introduce iterative optimization concept, cite Levesque </w: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AB7C41">
        <w:instrText xml:space="preserve"> ADDIN EN.CITE </w:instrText>
      </w:r>
      <w:r w:rsidR="00AB7C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AB7C41">
        <w:instrText xml:space="preserve"> ADDIN EN.CITE.DATA </w:instrText>
      </w:r>
      <w:r w:rsidR="00AB7C41">
        <w:fldChar w:fldCharType="end"/>
      </w:r>
      <w:r>
        <w:fldChar w:fldCharType="separate"/>
      </w:r>
      <w:r w:rsidR="00AB7C41">
        <w:rPr>
          <w:noProof/>
        </w:rPr>
        <w:t>(</w:t>
      </w:r>
      <w:hyperlink w:anchor="_ENREF_1_11" w:tooltip="Levesque, 2011 #2822" w:history="1">
        <w:r w:rsidR="00153698">
          <w:rPr>
            <w:noProof/>
          </w:rPr>
          <w:t>11</w:t>
        </w:r>
      </w:hyperlink>
      <w:r w:rsidR="00AB7C41">
        <w:rPr>
          <w:noProof/>
        </w:rPr>
        <w:t>)</w:t>
      </w:r>
      <w:r>
        <w:fldChar w:fldCharType="end"/>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5055DA"/>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640D0C9A" w14:textId="623E67DD" w:rsidR="00EF036D" w:rsidRDefault="00EA736D" w:rsidP="00EA736D">
      <w:pPr>
        <w:pStyle w:val="Pardeliste"/>
        <w:numPr>
          <w:ilvl w:val="0"/>
          <w:numId w:val="19"/>
        </w:numPr>
      </w:pPr>
      <w:r>
        <w:t xml:space="preserve">λ – regularization parameter, determines tradeoff between CRLB optimization (noise) and </w:t>
      </w:r>
      <w:r w:rsidRPr="00F0628E">
        <w:t>optimization</w:t>
      </w:r>
      <w:r>
        <w:t xml:space="preserve"> against B</w:t>
      </w:r>
      <w:r w:rsidRPr="00EA736D">
        <w:rPr>
          <w:vertAlign w:val="subscript"/>
        </w:rPr>
        <w:t>1</w:t>
      </w:r>
      <w:r>
        <w:t>-error sensitivity</w:t>
      </w:r>
      <w:r w:rsidR="00FE3A6B">
        <w:t>.</w:t>
      </w:r>
    </w:p>
    <w:p w14:paraId="1979622D" w14:textId="2D1B626C" w:rsidR="008F484B" w:rsidRDefault="008F484B" w:rsidP="00EA736D">
      <w:pPr>
        <w:pStyle w:val="Pardeliste"/>
        <w:numPr>
          <w:ilvl w:val="0"/>
          <w:numId w:val="19"/>
        </w:numPr>
      </w:pPr>
      <w:r>
        <w:t>Iteratively solve Eq. 5 for the subset protocol x</w:t>
      </w:r>
      <w:r>
        <w:rPr>
          <w:vertAlign w:val="superscript"/>
        </w:rPr>
        <w:t>N-1</w:t>
      </w:r>
      <w:r>
        <w:t xml:space="preserve"> at each iteration, where N is the number of acquisition points solved for in the previous iteration.</w:t>
      </w:r>
    </w:p>
    <w:p w14:paraId="0E9BA0AE" w14:textId="64A7C232" w:rsidR="008F484B" w:rsidRPr="00B236C9" w:rsidRDefault="008F484B" w:rsidP="00EA736D">
      <w:pPr>
        <w:pStyle w:val="Pardeliste"/>
        <w:numPr>
          <w:ilvl w:val="0"/>
          <w:numId w:val="19"/>
        </w:numPr>
      </w:pPr>
      <w:r>
        <w:t xml:space="preserve">First term minimizes the relative increase in CRLB, second term minimizes for </w:t>
      </w:r>
      <m:oMath>
        <m:r>
          <m:rPr>
            <m:sty m:val="bi"/>
          </m:rPr>
          <w:rPr>
            <w:rFonts w:ascii="Cambria Math" w:hAnsi="Cambria Math"/>
          </w:rPr>
          <m:t>∆F</m:t>
        </m:r>
      </m:oMath>
      <w:r w:rsidR="00B236C9">
        <w:rPr>
          <w:b/>
        </w:rPr>
        <w:t xml:space="preserve"> </w:t>
      </w:r>
      <w:r w:rsidR="00B236C9" w:rsidRPr="00B236C9">
        <w:t>in the presence of a B1 inaccuracy</w:t>
      </w:r>
      <w:r w:rsidRPr="00B236C9">
        <w:t>.</w:t>
      </w:r>
    </w:p>
    <w:p w14:paraId="5A2F8B52" w14:textId="77777777" w:rsidR="008C2AA3" w:rsidRPr="00A1015D" w:rsidRDefault="00A91D2B" w:rsidP="00814052">
      <w:pPr>
        <w:pStyle w:val="Titre1"/>
      </w:pPr>
      <w:r w:rsidRPr="00A1015D">
        <w:t>METHODS</w:t>
      </w:r>
    </w:p>
    <w:p w14:paraId="45F64754" w14:textId="1DE0A318" w:rsidR="00990CE9" w:rsidRDefault="00990CE9" w:rsidP="00A65AE8">
      <w:pPr>
        <w:pStyle w:val="Pardeliste"/>
        <w:numPr>
          <w:ilvl w:val="0"/>
          <w:numId w:val="28"/>
        </w:numPr>
        <w:spacing w:before="10"/>
      </w:pPr>
      <w:r>
        <w:t xml:space="preserve">Core </w:t>
      </w:r>
      <w:proofErr w:type="spellStart"/>
      <w:r>
        <w:t>qMT</w:t>
      </w:r>
      <w:proofErr w:type="spellEnd"/>
      <w:r>
        <w:t xml:space="preserve"> signal generation and fitting function used were from the open-source software </w:t>
      </w:r>
      <w:proofErr w:type="spellStart"/>
      <w:r>
        <w:t>qMRLab</w:t>
      </w:r>
      <w:proofErr w:type="spellEnd"/>
      <w:r w:rsidR="00A65AE8">
        <w:t xml:space="preserve"> (</w:t>
      </w:r>
      <w:r w:rsidR="00A65AE8" w:rsidRPr="00A65AE8">
        <w:t>http://github.com/neuropoly/qMRLab</w:t>
      </w:r>
      <w:r>
        <w:t xml:space="preserve"> </w:t>
      </w:r>
      <w:r>
        <w:fldChar w:fldCharType="begin"/>
      </w:r>
      <w:r w:rsidR="00AB7C41">
        <w:instrText xml:space="preserve"> ADDIN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fldChar w:fldCharType="separate"/>
      </w:r>
      <w:r w:rsidR="00AB7C41">
        <w:rPr>
          <w:noProof/>
        </w:rPr>
        <w:t>(</w:t>
      </w:r>
      <w:hyperlink w:anchor="_ENREF_1_12" w:tooltip="Cabana, 2016 #8231" w:history="1">
        <w:r w:rsidR="00153698">
          <w:rPr>
            <w:noProof/>
          </w:rPr>
          <w:t>12</w:t>
        </w:r>
      </w:hyperlink>
      <w:r w:rsidR="00AB7C41">
        <w:rPr>
          <w:noProof/>
        </w:rPr>
        <w:t>)</w:t>
      </w:r>
      <w:r>
        <w:fldChar w:fldCharType="end"/>
      </w:r>
      <w:r w:rsidR="00A65AE8">
        <w:t>)</w:t>
      </w:r>
    </w:p>
    <w:p w14:paraId="1C1D76BC" w14:textId="2AD70733" w:rsidR="004C36A8" w:rsidRPr="00A1015D" w:rsidRDefault="00990CE9" w:rsidP="00A65AE8">
      <w:pPr>
        <w:pStyle w:val="Pardeliste"/>
        <w:numPr>
          <w:ilvl w:val="0"/>
          <w:numId w:val="29"/>
        </w:numPr>
        <w:spacing w:before="10"/>
      </w:pPr>
      <w:r>
        <w:lastRenderedPageBreak/>
        <w:t>Code developed</w:t>
      </w:r>
      <w:r w:rsidR="00A65AE8">
        <w:t xml:space="preserve"> in this work (Jacobian/sensitivity </w:t>
      </w:r>
      <w:proofErr w:type="spellStart"/>
      <w:r w:rsidR="00A65AE8">
        <w:t>qMT</w:t>
      </w:r>
      <w:proofErr w:type="spellEnd"/>
      <w:r w:rsidR="00A65AE8">
        <w:t xml:space="preserve"> caching, protocol optimization, Monte Carlo simulations), which wrapped around </w:t>
      </w:r>
      <w:proofErr w:type="spellStart"/>
      <w:r w:rsidR="00A65AE8">
        <w:t>qMRLab</w:t>
      </w:r>
      <w:proofErr w:type="spellEnd"/>
      <w:r w:rsidR="00A65AE8">
        <w:t>, is also released as an open-sourced package (</w:t>
      </w:r>
      <w:r w:rsidR="00A65AE8" w:rsidRPr="00A65AE8">
        <w:t>http://github.com/</w:t>
      </w:r>
      <w:r w:rsidR="00A65AE8">
        <w:t>mathieuboudreau/qMTLab_Tabs).</w:t>
      </w:r>
    </w:p>
    <w:p w14:paraId="4138CE28" w14:textId="620A1673" w:rsidR="00303822" w:rsidRPr="00A1015D" w:rsidRDefault="00E71228" w:rsidP="004C36A8">
      <w:pPr>
        <w:pStyle w:val="Titre2"/>
      </w:pPr>
      <w:r>
        <w:t>Uniform Protocols</w:t>
      </w:r>
    </w:p>
    <w:p w14:paraId="62D7AE78" w14:textId="502A11B5" w:rsidR="00E71228" w:rsidRDefault="00CF580F" w:rsidP="00A65AE8">
      <w:pPr>
        <w:pStyle w:val="Pardeliste"/>
        <w:numPr>
          <w:ilvl w:val="0"/>
          <w:numId w:val="19"/>
        </w:numPr>
      </w:pPr>
      <w:r>
        <w:t>(</w:t>
      </w:r>
      <w:r w:rsidR="00D91A85">
        <w:t>Fig 1</w:t>
      </w:r>
      <w:r>
        <w:t>)</w:t>
      </w:r>
      <w:r w:rsidR="00D91A85">
        <w:t xml:space="preserve">: </w:t>
      </w:r>
      <w:r w:rsidR="00834CAE">
        <w:t xml:space="preserve">Investigate limit of first order </w:t>
      </w:r>
      <w:r w:rsidR="00B602AA">
        <w:t>T</w:t>
      </w:r>
      <w:r w:rsidR="00F571D6">
        <w:t>aylor</w:t>
      </w:r>
      <w:r w:rsidR="00834CAE">
        <w:t xml:space="preserve"> series approximation of Eq. 2.</w:t>
      </w:r>
    </w:p>
    <w:p w14:paraId="21D3F3B0" w14:textId="05CABFF7" w:rsidR="00834CAE" w:rsidRDefault="00834CAE" w:rsidP="00834CAE">
      <w:pPr>
        <w:pStyle w:val="Pardeliste"/>
        <w:numPr>
          <w:ilvl w:val="1"/>
          <w:numId w:val="19"/>
        </w:numPr>
      </w:pPr>
      <w:r>
        <w:t>Same protocol</w:t>
      </w:r>
      <w:r w:rsidR="00B602AA">
        <w:t xml:space="preserve"> (2FA, 10 </w:t>
      </w:r>
      <w:proofErr w:type="spellStart"/>
      <w:r w:rsidR="00B602AA">
        <w:t>pt</w:t>
      </w:r>
      <w:proofErr w:type="spellEnd"/>
      <w:r w:rsidR="00B602AA">
        <w:t xml:space="preserve"> uniform)</w:t>
      </w:r>
      <w:r>
        <w:t xml:space="preserve"> and tissue parameters as Boudreau 2017 MRM paper</w:t>
      </w:r>
      <w:r w:rsidR="00B236C9">
        <w:t>. Tissue parameters differ slightly than those used in the remaining paper (still WM though).</w:t>
      </w:r>
    </w:p>
    <w:p w14:paraId="3C502760" w14:textId="4E331B08" w:rsidR="003D5713" w:rsidRDefault="00CF580F" w:rsidP="003D5713">
      <w:pPr>
        <w:pStyle w:val="Pardeliste"/>
        <w:numPr>
          <w:ilvl w:val="0"/>
          <w:numId w:val="19"/>
        </w:numPr>
      </w:pPr>
      <w:r>
        <w:t>(</w:t>
      </w:r>
      <w:r w:rsidR="00B602AA">
        <w:t>Fig 2</w:t>
      </w:r>
      <w:r>
        <w:t>)</w:t>
      </w:r>
      <w:r w:rsidR="00B602AA">
        <w:t xml:space="preserve">: Explore the approximated errors of each parameters </w:t>
      </w:r>
      <m:oMath>
        <m:r>
          <m:rPr>
            <m:sty m:val="bi"/>
          </m:rPr>
          <w:rPr>
            <w:rFonts w:ascii="Cambria Math" w:hAnsi="Cambria Math"/>
          </w:rPr>
          <m:t>∆p</m:t>
        </m:r>
      </m:oMath>
      <w:r w:rsidR="00B602AA">
        <w:t xml:space="preserve"> through solving Eq. 2 in the presence of a 5% B</w:t>
      </w:r>
      <w:r w:rsidR="00B602AA">
        <w:rPr>
          <w:vertAlign w:val="subscript"/>
        </w:rPr>
        <w:t>1</w:t>
      </w:r>
      <w:r w:rsidR="00B602AA">
        <w:t xml:space="preserve"> error for “uniform” protocols (logarithmically-uniform offset frequencies) having a range of flip angles and offsets / # </w:t>
      </w:r>
      <w:proofErr w:type="spellStart"/>
      <w:r w:rsidR="00B602AA">
        <w:t>acq</w:t>
      </w:r>
      <w:proofErr w:type="spellEnd"/>
      <w:r w:rsidR="00B602AA">
        <w:t xml:space="preserve">. points, to see if </w:t>
      </w:r>
      <m:oMath>
        <m:r>
          <m:rPr>
            <m:sty m:val="bi"/>
          </m:rPr>
          <w:rPr>
            <w:rFonts w:ascii="Cambria Math" w:hAnsi="Cambria Math"/>
          </w:rPr>
          <m:t>∆p</m:t>
        </m:r>
      </m:oMath>
      <w:r w:rsidR="00B602AA">
        <w:rPr>
          <w:b/>
        </w:rPr>
        <w:t xml:space="preserve"> </w:t>
      </w:r>
      <w:r w:rsidR="00B602AA">
        <w:t>can simply be minimized by increasing the # of FAs or offsets in uniform protocols.</w:t>
      </w:r>
    </w:p>
    <w:p w14:paraId="17F6F2A8" w14:textId="49DECE49" w:rsidR="00B602AA" w:rsidRDefault="00F62BFE" w:rsidP="00B602AA">
      <w:pPr>
        <w:pStyle w:val="Pardeliste"/>
        <w:numPr>
          <w:ilvl w:val="1"/>
          <w:numId w:val="19"/>
        </w:numPr>
        <w:rPr>
          <w:lang w:val="fr-FR"/>
        </w:rPr>
      </w:pPr>
      <w:r>
        <w:rPr>
          <w:lang w:val="fr-FR"/>
        </w:rPr>
        <w:t>WM tissue values (</w:t>
      </w:r>
      <w:proofErr w:type="gramStart"/>
      <w:r w:rsidR="00B602AA" w:rsidRPr="00B602AA">
        <w:rPr>
          <w:lang w:val="fr-FR"/>
        </w:rPr>
        <w:t>F:</w:t>
      </w:r>
      <w:proofErr w:type="gramEnd"/>
      <w:r w:rsidR="00B602AA">
        <w:rPr>
          <w:lang w:val="fr-FR"/>
        </w:rPr>
        <w:t xml:space="preserve"> 0.15</w:t>
      </w:r>
      <w:r w:rsidR="00B602AA" w:rsidRPr="00B602AA">
        <w:rPr>
          <w:lang w:val="fr-FR"/>
        </w:rPr>
        <w:t xml:space="preserve">, </w:t>
      </w:r>
      <w:proofErr w:type="spellStart"/>
      <w:r w:rsidR="00B602AA" w:rsidRPr="00B602AA">
        <w:rPr>
          <w:lang w:val="fr-FR"/>
        </w:rPr>
        <w:t>kf</w:t>
      </w:r>
      <w:proofErr w:type="spellEnd"/>
      <w:r w:rsidR="00B602AA" w:rsidRPr="00B602AA">
        <w:rPr>
          <w:lang w:val="fr-FR"/>
        </w:rPr>
        <w:t>:</w:t>
      </w:r>
      <w:r w:rsidR="00B602AA">
        <w:rPr>
          <w:lang w:val="fr-FR"/>
        </w:rPr>
        <w:t xml:space="preserve"> 4.0</w:t>
      </w:r>
      <w:r w:rsidR="00B602AA" w:rsidRPr="00B602AA">
        <w:rPr>
          <w:lang w:val="fr-FR"/>
        </w:rPr>
        <w:t>, T1f:</w:t>
      </w:r>
      <w:r w:rsidR="00B602AA">
        <w:rPr>
          <w:lang w:val="fr-FR"/>
        </w:rPr>
        <w:t xml:space="preserve"> 900 ms</w:t>
      </w:r>
      <w:r w:rsidR="00B602AA" w:rsidRPr="00B602AA">
        <w:rPr>
          <w:lang w:val="fr-FR"/>
        </w:rPr>
        <w:t>, T2f:</w:t>
      </w:r>
      <w:r w:rsidR="00B602AA">
        <w:rPr>
          <w:lang w:val="fr-FR"/>
        </w:rPr>
        <w:t xml:space="preserve"> 30 ms</w:t>
      </w:r>
      <w:r w:rsidR="00B602AA" w:rsidRPr="00B602AA">
        <w:rPr>
          <w:lang w:val="fr-FR"/>
        </w:rPr>
        <w:t>, T2r:</w:t>
      </w:r>
      <w:r w:rsidR="00B602AA">
        <w:rPr>
          <w:lang w:val="fr-FR"/>
        </w:rPr>
        <w:t xml:space="preserve"> 12 </w:t>
      </w:r>
      <w:proofErr w:type="spellStart"/>
      <w:r w:rsidR="00B602AA">
        <w:rPr>
          <w:lang w:val="fr-FR"/>
        </w:rPr>
        <w:t>microsec</w:t>
      </w:r>
      <w:proofErr w:type="spellEnd"/>
      <w:r w:rsidR="00B236C9">
        <w:rPr>
          <w:lang w:val="fr-FR"/>
        </w:rPr>
        <w:t>.</w:t>
      </w:r>
    </w:p>
    <w:p w14:paraId="764DF45C" w14:textId="7663496E" w:rsidR="00B602AA" w:rsidRDefault="00B602AA" w:rsidP="00B602AA">
      <w:pPr>
        <w:pStyle w:val="Pardeliste"/>
        <w:numPr>
          <w:ilvl w:val="1"/>
          <w:numId w:val="19"/>
        </w:numPr>
      </w:pPr>
      <w:r w:rsidRPr="00B602AA">
        <w:t xml:space="preserve">Protocols were </w:t>
      </w:r>
      <w:r>
        <w:t xml:space="preserve">all </w:t>
      </w:r>
      <w:r w:rsidRPr="00B602AA">
        <w:t>1, 2, and 3 FA combinations of 150</w:t>
      </w:r>
      <w:r>
        <w:t xml:space="preserve"> </w:t>
      </w:r>
      <w:proofErr w:type="spellStart"/>
      <w:r>
        <w:t>deg</w:t>
      </w:r>
      <w:proofErr w:type="spellEnd"/>
      <w:r>
        <w:t xml:space="preserve">, 400 </w:t>
      </w:r>
      <w:proofErr w:type="spellStart"/>
      <w:r>
        <w:t>deg</w:t>
      </w:r>
      <w:proofErr w:type="spellEnd"/>
      <w:r>
        <w:t>, and 650 deg.</w:t>
      </w:r>
    </w:p>
    <w:p w14:paraId="5A04E630" w14:textId="29A14807" w:rsidR="00B602AA" w:rsidRPr="00B602AA" w:rsidRDefault="00B602AA" w:rsidP="00B602AA">
      <w:pPr>
        <w:pStyle w:val="Pardeliste"/>
        <w:numPr>
          <w:ilvl w:val="1"/>
          <w:numId w:val="19"/>
        </w:numPr>
      </w:pPr>
      <w:r>
        <w:t>Total number of acquisition points ranged from 8 to 30, with the number of offsets (uniformly between 300 Hz to 20 KHz) o</w:t>
      </w:r>
      <w:r w:rsidR="00B236C9">
        <w:t>n the number of FAs (e.g. the 2</w:t>
      </w:r>
      <w:r>
        <w:t>FA 20 points protocols would have 10 offsets for each FA).</w:t>
      </w:r>
    </w:p>
    <w:p w14:paraId="2ABAB687" w14:textId="7E4E561F" w:rsidR="00E71228" w:rsidRDefault="00E71228" w:rsidP="00E71228">
      <w:pPr>
        <w:pStyle w:val="Titre2"/>
      </w:pPr>
      <w:r>
        <w:t>Protocol Optimization</w:t>
      </w:r>
    </w:p>
    <w:p w14:paraId="1E4ADEE5" w14:textId="679B234B" w:rsidR="00E71228" w:rsidRDefault="00B602AA" w:rsidP="00B602AA">
      <w:pPr>
        <w:pStyle w:val="Pardeliste"/>
        <w:numPr>
          <w:ilvl w:val="0"/>
          <w:numId w:val="30"/>
        </w:numPr>
      </w:pPr>
      <w:r>
        <w:t xml:space="preserve">Optimizations </w:t>
      </w:r>
      <w:r w:rsidR="00A1380F">
        <w:t>assume a single tissue type (WM)</w:t>
      </w:r>
    </w:p>
    <w:p w14:paraId="45A5D0DC" w14:textId="21F8D2DE" w:rsidR="00A1380F" w:rsidRDefault="00A1380F" w:rsidP="00B602AA">
      <w:pPr>
        <w:pStyle w:val="Pardeliste"/>
        <w:numPr>
          <w:ilvl w:val="0"/>
          <w:numId w:val="30"/>
        </w:numPr>
      </w:pPr>
      <w:r>
        <w:t>Full protocol search space was 312 points; 12 FAs (150 to 700</w:t>
      </w:r>
      <w:r w:rsidR="00F30085">
        <w:t xml:space="preserve"> </w:t>
      </w:r>
      <w:proofErr w:type="spellStart"/>
      <w:r w:rsidR="00F30085">
        <w:t>deg</w:t>
      </w:r>
      <w:proofErr w:type="spellEnd"/>
      <w:r w:rsidR="00F30085">
        <w:t xml:space="preserve"> in 50 </w:t>
      </w:r>
      <w:proofErr w:type="spellStart"/>
      <w:r w:rsidR="00F30085">
        <w:t>deg</w:t>
      </w:r>
      <w:proofErr w:type="spellEnd"/>
      <w:r w:rsidR="00F30085">
        <w:t xml:space="preserve"> inc</w:t>
      </w:r>
      <w:r>
        <w:t>rements) and 26 offsets (300Hz to 20 kHz).</w:t>
      </w:r>
    </w:p>
    <w:p w14:paraId="2566DD5E" w14:textId="448B4D63" w:rsidR="00A1380F" w:rsidRDefault="00CF580F" w:rsidP="00B602AA">
      <w:pPr>
        <w:pStyle w:val="Pardeliste"/>
        <w:numPr>
          <w:ilvl w:val="0"/>
          <w:numId w:val="30"/>
        </w:numPr>
      </w:pPr>
      <w:r>
        <w:lastRenderedPageBreak/>
        <w:t>(</w:t>
      </w:r>
      <w:r w:rsidR="00A1380F">
        <w:t>Fig. 3</w:t>
      </w:r>
      <w:r>
        <w:t>)</w:t>
      </w:r>
      <w:r w:rsidR="00A1380F">
        <w:t xml:space="preserve">: Jacobian/Sensitivity values most time-intensive calculations (numerical derivatives through signal simulations), so were cached prior to use in optimization. </w:t>
      </w:r>
      <w:proofErr w:type="gramStart"/>
      <w:r w:rsidR="00A1380F">
        <w:t>Also</w:t>
      </w:r>
      <w:proofErr w:type="gramEnd"/>
      <w:r w:rsidR="00A1380F">
        <w:t xml:space="preserve"> helpful to pre-calculate these since this matrix is used in both the CRLB/Fisher Information term and </w:t>
      </w:r>
      <w:proofErr w:type="spellStart"/>
      <w:r w:rsidR="00A1380F">
        <w:t>deltaF</w:t>
      </w:r>
      <w:proofErr w:type="spellEnd"/>
      <w:r w:rsidR="00A1380F">
        <w:t xml:space="preserve"> term of Eq. 5.</w:t>
      </w:r>
    </w:p>
    <w:p w14:paraId="31F20611" w14:textId="4DB5D79B" w:rsidR="00A1380F" w:rsidRDefault="00CF580F" w:rsidP="00B602AA">
      <w:pPr>
        <w:pStyle w:val="Pardeliste"/>
        <w:numPr>
          <w:ilvl w:val="0"/>
          <w:numId w:val="30"/>
        </w:numPr>
      </w:pPr>
      <w:r>
        <w:t xml:space="preserve">(Fig. 4): </w:t>
      </w:r>
      <w:r w:rsidR="00B236C9">
        <w:t>Determine</w:t>
      </w:r>
      <w:r w:rsidR="001A2FA2">
        <w:t xml:space="preserve"> the optimal regularization term consisted of comparing the variance-efficiency</w:t>
      </w:r>
      <w:r w:rsidR="00962258">
        <w:t xml:space="preserve"> (interpreting the CRLB as the (lower bound) variance)</w:t>
      </w:r>
      <w:r w:rsidR="001A2FA2">
        <w:t xml:space="preserve"> </w:t>
      </w:r>
      <w:r w:rsidR="00962258">
        <w:t xml:space="preserve">and </w:t>
      </w:r>
      <w:r w:rsidR="00962258" w:rsidRPr="00962258">
        <w:t>ΔF</w:t>
      </w:r>
      <w:r w:rsidR="00962258">
        <w:t xml:space="preserve"> values (solving Eq. 2 for </w:t>
      </w:r>
      <w:r w:rsidR="00962258" w:rsidRPr="00962258">
        <w:t>Δ</w:t>
      </w:r>
      <w:r w:rsidR="00962258">
        <w:t>B</w:t>
      </w:r>
      <w:r w:rsidR="00962258">
        <w:rPr>
          <w:vertAlign w:val="subscript"/>
        </w:rPr>
        <w:t>1</w:t>
      </w:r>
      <w:r w:rsidR="00962258">
        <w:t xml:space="preserve"> = 5%) during the iterative optimization considering a range of regularization term values (from 0 to 5).</w:t>
      </w:r>
    </w:p>
    <w:p w14:paraId="16A54E64" w14:textId="6824E39E" w:rsidR="00962258" w:rsidRDefault="00962258" w:rsidP="00B602AA">
      <w:pPr>
        <w:pStyle w:val="Pardeliste"/>
        <w:numPr>
          <w:ilvl w:val="0"/>
          <w:numId w:val="30"/>
        </w:numPr>
      </w:pPr>
      <w:r>
        <w:t xml:space="preserve">(Fig. 5): With an optimal regularization term value </w:t>
      </w:r>
      <w:r w:rsidR="009644EE">
        <w:t xml:space="preserve">determined for our system and assumptions (0.5, for optimizing </w:t>
      </w:r>
      <w:r w:rsidR="009644EE" w:rsidRPr="009644EE">
        <w:t>ΔF</w:t>
      </w:r>
      <w:r w:rsidR="009644EE">
        <w:t xml:space="preserve">), optimized </w:t>
      </w:r>
      <w:r>
        <w:t>10 point protocol</w:t>
      </w:r>
      <w:r w:rsidR="009644EE">
        <w:t>s</w:t>
      </w:r>
      <w:r>
        <w:t xml:space="preserve"> </w:t>
      </w:r>
      <w:r w:rsidR="009644EE">
        <w:t>were found through iterative optimization of Eq. 5</w:t>
      </w:r>
      <w:r w:rsidR="00F62BFE">
        <w:t xml:space="preserve"> using λ = 0 and λ = 0.5. Both protocols (and the full search space) are plotted.</w:t>
      </w:r>
    </w:p>
    <w:p w14:paraId="7A17321A" w14:textId="7FD77874" w:rsidR="00E71228" w:rsidRDefault="00E71228" w:rsidP="00E71228">
      <w:pPr>
        <w:pStyle w:val="Titre2"/>
      </w:pPr>
      <w:r>
        <w:t>Monte Carlo Simulations</w:t>
      </w:r>
    </w:p>
    <w:p w14:paraId="2CCE1C0F" w14:textId="488D04B6" w:rsidR="00E71228" w:rsidRDefault="00F62BFE" w:rsidP="00F62BFE">
      <w:pPr>
        <w:pStyle w:val="Pardeliste"/>
        <w:numPr>
          <w:ilvl w:val="0"/>
          <w:numId w:val="31"/>
        </w:numPr>
      </w:pPr>
      <w:r>
        <w:t>Ideal signal generated for two tissue types: WM (same as above</w:t>
      </w:r>
      <w:r w:rsidR="0003531E">
        <w:t xml:space="preserve"> in part A</w:t>
      </w:r>
      <w:r>
        <w:t xml:space="preserve">) and GM (F: 0.075, </w:t>
      </w:r>
      <w:proofErr w:type="spellStart"/>
      <w:r>
        <w:t>kf</w:t>
      </w:r>
      <w:proofErr w:type="spellEnd"/>
      <w:r>
        <w:t xml:space="preserve">: 2.5, T1f: 1300 </w:t>
      </w:r>
      <w:proofErr w:type="spellStart"/>
      <w:r>
        <w:t>ms</w:t>
      </w:r>
      <w:proofErr w:type="spellEnd"/>
      <w:r>
        <w:t xml:space="preserve">, T2f: 55 </w:t>
      </w:r>
      <w:proofErr w:type="spellStart"/>
      <w:r>
        <w:t>ms</w:t>
      </w:r>
      <w:proofErr w:type="spellEnd"/>
      <w:r>
        <w:t xml:space="preserve">, T2r: 11 </w:t>
      </w:r>
      <w:proofErr w:type="spellStart"/>
      <w:r>
        <w:t>microsec</w:t>
      </w:r>
      <w:proofErr w:type="spellEnd"/>
      <w:r>
        <w:t>)</w:t>
      </w:r>
    </w:p>
    <w:p w14:paraId="49E9674F" w14:textId="541D41A7" w:rsidR="00F62BFE" w:rsidRDefault="00F62BFE" w:rsidP="00F62BFE">
      <w:pPr>
        <w:pStyle w:val="Pardeliste"/>
        <w:numPr>
          <w:ilvl w:val="0"/>
          <w:numId w:val="31"/>
        </w:numPr>
      </w:pPr>
      <w:proofErr w:type="spellStart"/>
      <w:r>
        <w:t>Rician</w:t>
      </w:r>
      <w:proofErr w:type="spellEnd"/>
      <w:r>
        <w:t xml:space="preserve"> noise was added to the MT signal, as well as the no-MT signal, followed by the typical normalization of the MT-weighted signal from the no-MT signal</w:t>
      </w:r>
      <w:r w:rsidR="00B236C9">
        <w:t xml:space="preserve"> (MT/no-MT)</w:t>
      </w:r>
      <w:r>
        <w:t>.</w:t>
      </w:r>
    </w:p>
    <w:p w14:paraId="2C4B6364" w14:textId="656E0399" w:rsidR="00F62BFE" w:rsidRDefault="00F62BFE" w:rsidP="00F62BFE">
      <w:pPr>
        <w:pStyle w:val="Pardeliste"/>
        <w:numPr>
          <w:ilvl w:val="0"/>
          <w:numId w:val="31"/>
        </w:numPr>
      </w:pPr>
      <w:r>
        <w:t xml:space="preserve">Sets </w:t>
      </w:r>
      <w:r w:rsidR="0003531E">
        <w:t xml:space="preserve">of </w:t>
      </w:r>
      <w:r>
        <w:t xml:space="preserve">10,000 noisy signals were generated for each combination of 1- protocol (10 </w:t>
      </w:r>
      <w:proofErr w:type="spellStart"/>
      <w:r>
        <w:t>pt</w:t>
      </w:r>
      <w:proofErr w:type="spellEnd"/>
      <w:r>
        <w:t xml:space="preserve"> Uniform, 10 </w:t>
      </w:r>
      <w:proofErr w:type="spellStart"/>
      <w:r>
        <w:t>pt</w:t>
      </w:r>
      <w:proofErr w:type="spellEnd"/>
      <w:r>
        <w:t xml:space="preserve"> </w:t>
      </w:r>
      <w:proofErr w:type="spellStart"/>
      <w:r>
        <w:t>CRLB</w:t>
      </w:r>
      <w:r>
        <w:rPr>
          <w:vertAlign w:val="subscript"/>
        </w:rPr>
        <w:t>λ</w:t>
      </w:r>
      <w:proofErr w:type="spellEnd"/>
      <w:r>
        <w:rPr>
          <w:vertAlign w:val="subscript"/>
        </w:rPr>
        <w:t>=0</w:t>
      </w:r>
      <w:r>
        <w:t xml:space="preserve">, 10 </w:t>
      </w:r>
      <w:proofErr w:type="spellStart"/>
      <w:r>
        <w:t>pt</w:t>
      </w:r>
      <w:proofErr w:type="spellEnd"/>
      <w:r>
        <w:t xml:space="preserve"> </w:t>
      </w:r>
      <w:proofErr w:type="spellStart"/>
      <w:r>
        <w:t>CRLB</w:t>
      </w:r>
      <w:r>
        <w:rPr>
          <w:vertAlign w:val="subscript"/>
        </w:rPr>
        <w:t>λ</w:t>
      </w:r>
      <w:proofErr w:type="spellEnd"/>
      <w:r>
        <w:rPr>
          <w:vertAlign w:val="subscript"/>
        </w:rPr>
        <w:t>=0.5</w:t>
      </w:r>
      <w:r>
        <w:t xml:space="preserve">), 2- tissue value (WM &amp; GM), 3- SNR (values: 25, </w:t>
      </w:r>
      <w:proofErr w:type="gramStart"/>
      <w:r>
        <w:t>50 ,</w:t>
      </w:r>
      <w:proofErr w:type="gramEnd"/>
      <w:r>
        <w:t xml:space="preserve"> 75, 100, 150, 200), and were subsequently fitted for a range of B</w:t>
      </w:r>
      <w:r w:rsidRPr="0003531E">
        <w:rPr>
          <w:vertAlign w:val="subscript"/>
        </w:rPr>
        <w:t>1</w:t>
      </w:r>
      <w:r>
        <w:t xml:space="preserve"> errors (±30% in increments of 5%).</w:t>
      </w:r>
    </w:p>
    <w:p w14:paraId="11CA8BEC" w14:textId="77777777" w:rsidR="00A91D2B" w:rsidRPr="00A1015D" w:rsidRDefault="00A91D2B" w:rsidP="001F002A">
      <w:pPr>
        <w:pStyle w:val="Titre1"/>
      </w:pPr>
      <w:r w:rsidRPr="00A1015D">
        <w:lastRenderedPageBreak/>
        <w:t>RESULTS</w:t>
      </w:r>
    </w:p>
    <w:p w14:paraId="22668FD6" w14:textId="743CFA2E" w:rsidR="00A91D2B" w:rsidRPr="00A1015D" w:rsidRDefault="00E71228" w:rsidP="00380B9C">
      <w:pPr>
        <w:pStyle w:val="Titre2"/>
      </w:pPr>
      <w:r>
        <w:t>Uniform Protocols</w:t>
      </w:r>
    </w:p>
    <w:p w14:paraId="4B666ABA" w14:textId="6E929D4C" w:rsidR="00556649" w:rsidRDefault="00E71228" w:rsidP="00E71228">
      <w:pPr>
        <w:pStyle w:val="Pardeliste"/>
        <w:numPr>
          <w:ilvl w:val="0"/>
          <w:numId w:val="19"/>
        </w:numPr>
      </w:pPr>
      <w:r>
        <w:fldChar w:fldCharType="begin"/>
      </w:r>
      <w:r>
        <w:instrText xml:space="preserve"> REF _Ref492993963 \h </w:instrText>
      </w:r>
      <w:r>
        <w:fldChar w:fldCharType="separate"/>
      </w:r>
      <w:r w:rsidR="00162BF9">
        <w:t xml:space="preserve">Figure </w:t>
      </w:r>
      <w:r w:rsidR="00162BF9">
        <w:rPr>
          <w:noProof/>
        </w:rPr>
        <w:t>1</w:t>
      </w:r>
      <w:r>
        <w:fldChar w:fldCharType="end"/>
      </w:r>
      <w:r w:rsidR="00B657FE">
        <w:t xml:space="preserve"> remarks</w:t>
      </w:r>
    </w:p>
    <w:p w14:paraId="68FC7274" w14:textId="33EBB5BB" w:rsidR="000B6E63" w:rsidRDefault="00D47E1A" w:rsidP="000B6E63">
      <w:pPr>
        <w:pStyle w:val="Pardeliste"/>
        <w:numPr>
          <w:ilvl w:val="1"/>
          <w:numId w:val="19"/>
        </w:numPr>
      </w:pPr>
      <w:r>
        <w:t xml:space="preserve">First order approximation of Taylor expansion (Eq.1 &amp; 2) seems to be valid for all </w:t>
      </w:r>
      <w:proofErr w:type="spellStart"/>
      <w:r>
        <w:t>qMT</w:t>
      </w:r>
      <w:proofErr w:type="spellEnd"/>
      <w:r>
        <w:t xml:space="preserve"> parameters for </w:t>
      </w:r>
      <w:r w:rsidRPr="009644EE">
        <w:t>Δ</w:t>
      </w:r>
      <w:r>
        <w:t>B</w:t>
      </w:r>
      <w:r>
        <w:rPr>
          <w:vertAlign w:val="subscript"/>
        </w:rPr>
        <w:t>1</w:t>
      </w:r>
      <w:r>
        <w:t xml:space="preserve"> = ±5%, as the results from minimizing Eq. 2 match the results from fitting the data within this range.</w:t>
      </w:r>
    </w:p>
    <w:p w14:paraId="3BEA9E9C" w14:textId="733127B0" w:rsidR="00D47E1A" w:rsidRDefault="00D47E1A" w:rsidP="00D47E1A">
      <w:pPr>
        <w:pStyle w:val="Pardeliste"/>
        <w:numPr>
          <w:ilvl w:val="2"/>
          <w:numId w:val="19"/>
        </w:numPr>
      </w:pPr>
      <w:r>
        <w:t>F particularly matches well between Eq. 2 and fitting the data.</w:t>
      </w:r>
    </w:p>
    <w:p w14:paraId="75BECDD7" w14:textId="26E58519" w:rsidR="00D47E1A" w:rsidRDefault="00D47E1A" w:rsidP="000B6E63">
      <w:pPr>
        <w:pStyle w:val="Pardeliste"/>
        <w:numPr>
          <w:ilvl w:val="1"/>
          <w:numId w:val="19"/>
        </w:numPr>
      </w:pPr>
      <w:r>
        <w:t xml:space="preserve">Fig 1 reproduces well the analysis from Boudreau’s MRM 2017 paper (Fig. 3), validating the use of the </w:t>
      </w:r>
      <w:proofErr w:type="spellStart"/>
      <w:r>
        <w:t>qMRLab</w:t>
      </w:r>
      <w:proofErr w:type="spellEnd"/>
      <w:r>
        <w:t xml:space="preserve"> toolbox in this work.</w:t>
      </w:r>
    </w:p>
    <w:p w14:paraId="6D324EC0" w14:textId="252481C2" w:rsidR="00E71228" w:rsidRDefault="00E71228" w:rsidP="00E71228">
      <w:pPr>
        <w:pStyle w:val="Pardeliste"/>
        <w:numPr>
          <w:ilvl w:val="0"/>
          <w:numId w:val="19"/>
        </w:numPr>
      </w:pPr>
      <w:r>
        <w:fldChar w:fldCharType="begin"/>
      </w:r>
      <w:r>
        <w:instrText xml:space="preserve"> REF _Ref492993971 \h </w:instrText>
      </w:r>
      <w:r>
        <w:fldChar w:fldCharType="separate"/>
      </w:r>
      <w:r w:rsidR="00162BF9">
        <w:t xml:space="preserve">Figure </w:t>
      </w:r>
      <w:r w:rsidR="00162BF9">
        <w:rPr>
          <w:noProof/>
        </w:rPr>
        <w:t>2</w:t>
      </w:r>
      <w:r>
        <w:fldChar w:fldCharType="end"/>
      </w:r>
      <w:r w:rsidR="00B657FE">
        <w:t xml:space="preserve"> remarks</w:t>
      </w:r>
    </w:p>
    <w:p w14:paraId="2F744FBC" w14:textId="5835185C" w:rsidR="000B6E63" w:rsidRDefault="00D47E1A" w:rsidP="000B6E63">
      <w:pPr>
        <w:pStyle w:val="Pardeliste"/>
        <w:numPr>
          <w:ilvl w:val="1"/>
          <w:numId w:val="19"/>
        </w:numPr>
      </w:pPr>
      <w:r>
        <w:t xml:space="preserve">Increasing the # of FA or offsets don’t offer a clear advantage regarding minimizing the </w:t>
      </w:r>
      <w:proofErr w:type="spellStart"/>
      <w:r>
        <w:t>qMT</w:t>
      </w:r>
      <w:proofErr w:type="spellEnd"/>
      <w:r>
        <w:t xml:space="preserve"> parameter error due to B1. Some combinations do cross the 0% error, but increasing the number of </w:t>
      </w:r>
      <w:proofErr w:type="spellStart"/>
      <w:r>
        <w:t>acq</w:t>
      </w:r>
      <w:proofErr w:type="spellEnd"/>
      <w:r>
        <w:t xml:space="preserve"> points overshoots this, so it’s likely coincidental and not a reliable way to optimize for B1 error minimization. </w:t>
      </w:r>
    </w:p>
    <w:p w14:paraId="07F462AF" w14:textId="1A88396E" w:rsidR="00D47E1A" w:rsidRDefault="00B236C9" w:rsidP="000B6E63">
      <w:pPr>
        <w:pStyle w:val="Pardeliste"/>
        <w:numPr>
          <w:ilvl w:val="1"/>
          <w:numId w:val="19"/>
        </w:numPr>
      </w:pPr>
      <w:r>
        <w:t>Single-</w:t>
      </w:r>
      <w:r w:rsidR="00D47E1A">
        <w:t>FA surely not appropriate for F however, as these provided the highest error due to B1. Increasing FA</w:t>
      </w:r>
      <w:r>
        <w:t xml:space="preserve"> beyond 1FA</w:t>
      </w:r>
      <w:r w:rsidR="00D47E1A">
        <w:t xml:space="preserve"> definitely minimized the B1 error.</w:t>
      </w:r>
    </w:p>
    <w:p w14:paraId="6E98F10E" w14:textId="77777777" w:rsidR="00E71228" w:rsidRDefault="00E71228" w:rsidP="00E71228">
      <w:pPr>
        <w:pStyle w:val="Titre2"/>
      </w:pPr>
      <w:r>
        <w:t>Protocol Optimization</w:t>
      </w:r>
    </w:p>
    <w:p w14:paraId="7C649D5E" w14:textId="0492C75F" w:rsidR="00E71228" w:rsidRDefault="00E71228" w:rsidP="00E71228">
      <w:pPr>
        <w:pStyle w:val="Pardeliste"/>
        <w:numPr>
          <w:ilvl w:val="0"/>
          <w:numId w:val="24"/>
        </w:numPr>
      </w:pPr>
      <w:r>
        <w:fldChar w:fldCharType="begin"/>
      </w:r>
      <w:r>
        <w:instrText xml:space="preserve"> REF _Ref492994003 \h </w:instrText>
      </w:r>
      <w:r>
        <w:fldChar w:fldCharType="separate"/>
      </w:r>
      <w:r w:rsidR="00162BF9">
        <w:t xml:space="preserve">Figure </w:t>
      </w:r>
      <w:r w:rsidR="00162BF9">
        <w:rPr>
          <w:noProof/>
        </w:rPr>
        <w:t>3</w:t>
      </w:r>
      <w:r>
        <w:fldChar w:fldCharType="end"/>
      </w:r>
      <w:r w:rsidR="00B657FE">
        <w:t xml:space="preserve"> remarks</w:t>
      </w:r>
    </w:p>
    <w:p w14:paraId="518BDFC4" w14:textId="414667DA" w:rsidR="000B6E63" w:rsidRDefault="006216E3" w:rsidP="000B6E63">
      <w:pPr>
        <w:pStyle w:val="Pardeliste"/>
        <w:numPr>
          <w:ilvl w:val="1"/>
          <w:numId w:val="24"/>
        </w:numPr>
      </w:pPr>
      <w:r>
        <w:t xml:space="preserve">Jacobian plot, not too much to comment on. </w:t>
      </w:r>
    </w:p>
    <w:p w14:paraId="24E8D610" w14:textId="0DF73D77" w:rsidR="00E71228" w:rsidRDefault="00E71228" w:rsidP="00E71228">
      <w:pPr>
        <w:pStyle w:val="Pardeliste"/>
        <w:numPr>
          <w:ilvl w:val="0"/>
          <w:numId w:val="24"/>
        </w:numPr>
      </w:pPr>
      <w:r>
        <w:fldChar w:fldCharType="begin"/>
      </w:r>
      <w:r>
        <w:instrText xml:space="preserve"> REF _Ref492994018 \h </w:instrText>
      </w:r>
      <w:r>
        <w:fldChar w:fldCharType="separate"/>
      </w:r>
      <w:r w:rsidR="00162BF9">
        <w:t xml:space="preserve">Figure </w:t>
      </w:r>
      <w:r w:rsidR="00162BF9">
        <w:rPr>
          <w:noProof/>
        </w:rPr>
        <w:t>4</w:t>
      </w:r>
      <w:r>
        <w:fldChar w:fldCharType="end"/>
      </w:r>
      <w:r w:rsidR="00B657FE">
        <w:t xml:space="preserve"> remarks</w:t>
      </w:r>
    </w:p>
    <w:p w14:paraId="2DC6EB12" w14:textId="77777777" w:rsidR="00077D49" w:rsidRDefault="006216E3" w:rsidP="000B6E63">
      <w:pPr>
        <w:pStyle w:val="Pardeliste"/>
        <w:numPr>
          <w:ilvl w:val="1"/>
          <w:numId w:val="24"/>
        </w:numPr>
      </w:pPr>
      <w:r>
        <w:t xml:space="preserve">Optimization of the regularization term. </w:t>
      </w:r>
    </w:p>
    <w:p w14:paraId="2F7F2EE9" w14:textId="0BE8D639" w:rsidR="000B6E63" w:rsidRDefault="00077D49" w:rsidP="000B6E63">
      <w:pPr>
        <w:pStyle w:val="Pardeliste"/>
        <w:numPr>
          <w:ilvl w:val="1"/>
          <w:numId w:val="24"/>
        </w:numPr>
      </w:pPr>
      <w:r>
        <w:lastRenderedPageBreak/>
        <w:t xml:space="preserve">Curves clearly shows the domination of the </w:t>
      </w:r>
      <w:r w:rsidRPr="009644EE">
        <w:t>Δ</w:t>
      </w:r>
      <w:r>
        <w:t xml:space="preserve">F term of the regularization for high </w:t>
      </w:r>
      <w:proofErr w:type="spellStart"/>
      <w:r>
        <w:t>lamda</w:t>
      </w:r>
      <w:proofErr w:type="spellEnd"/>
      <w:r>
        <w:t xml:space="preserve"> values, and </w:t>
      </w:r>
      <w:proofErr w:type="spellStart"/>
      <w:proofErr w:type="gramStart"/>
      <w:r>
        <w:t>it’s</w:t>
      </w:r>
      <w:proofErr w:type="spellEnd"/>
      <w:proofErr w:type="gramEnd"/>
      <w:r>
        <w:t xml:space="preserve"> effect on reducing the variance-efficiency, which is undesirable.</w:t>
      </w:r>
    </w:p>
    <w:p w14:paraId="600E7BB8" w14:textId="7F5AA3B7" w:rsidR="00077D49" w:rsidRDefault="00077D49" w:rsidP="000B6E63">
      <w:pPr>
        <w:pStyle w:val="Pardeliste"/>
        <w:numPr>
          <w:ilvl w:val="1"/>
          <w:numId w:val="24"/>
        </w:numPr>
      </w:pPr>
      <w:r>
        <w:t xml:space="preserve">Low </w:t>
      </w:r>
      <w:proofErr w:type="spellStart"/>
      <w:r>
        <w:t>lamda</w:t>
      </w:r>
      <w:proofErr w:type="spellEnd"/>
      <w:r>
        <w:t xml:space="preserve"> values provided the best variance efficiency, but </w:t>
      </w:r>
      <w:r w:rsidRPr="009644EE">
        <w:t>Δ</w:t>
      </w:r>
      <w:r>
        <w:t>F was never minimized (varied arbitrarily far from 0%).</w:t>
      </w:r>
    </w:p>
    <w:p w14:paraId="26AD2E91" w14:textId="53CB0B62" w:rsidR="00077D49" w:rsidRDefault="00077D49" w:rsidP="000B6E63">
      <w:pPr>
        <w:pStyle w:val="Pardeliste"/>
        <w:numPr>
          <w:ilvl w:val="1"/>
          <w:numId w:val="24"/>
        </w:numPr>
      </w:pPr>
      <w:proofErr w:type="spellStart"/>
      <w:r>
        <w:t>Lamda</w:t>
      </w:r>
      <w:proofErr w:type="spellEnd"/>
      <w:r>
        <w:t xml:space="preserve"> of 0.5 appears to be the best compromise, very small reduction of variance-efficiency relative to </w:t>
      </w:r>
      <w:proofErr w:type="spellStart"/>
      <w:r>
        <w:t>lamda</w:t>
      </w:r>
      <w:proofErr w:type="spellEnd"/>
      <w:r>
        <w:t xml:space="preserve"> = 0, however the </w:t>
      </w:r>
      <w:r w:rsidRPr="009644EE">
        <w:t>Δ</w:t>
      </w:r>
      <w:r>
        <w:t xml:space="preserve">F was greatly minimized (reaching close 0 for # </w:t>
      </w:r>
      <w:proofErr w:type="spellStart"/>
      <w:r>
        <w:t>acq</w:t>
      </w:r>
      <w:proofErr w:type="spellEnd"/>
      <w:r>
        <w:t xml:space="preserve"> points of around 30 and below).</w:t>
      </w:r>
    </w:p>
    <w:p w14:paraId="252BDC24" w14:textId="60FDA950" w:rsidR="00E71228" w:rsidRDefault="00E71228" w:rsidP="00E71228">
      <w:pPr>
        <w:pStyle w:val="Pardeliste"/>
        <w:numPr>
          <w:ilvl w:val="0"/>
          <w:numId w:val="24"/>
        </w:numPr>
      </w:pPr>
      <w:r>
        <w:fldChar w:fldCharType="begin"/>
      </w:r>
      <w:r>
        <w:instrText xml:space="preserve"> REF _Ref492994028 \h </w:instrText>
      </w:r>
      <w:r>
        <w:fldChar w:fldCharType="separate"/>
      </w:r>
      <w:r w:rsidR="00162BF9">
        <w:t xml:space="preserve">Figure </w:t>
      </w:r>
      <w:r w:rsidR="00162BF9">
        <w:rPr>
          <w:noProof/>
        </w:rPr>
        <w:t>5</w:t>
      </w:r>
      <w:r>
        <w:fldChar w:fldCharType="end"/>
      </w:r>
      <w:r w:rsidR="00B657FE">
        <w:t xml:space="preserve"> remarks</w:t>
      </w:r>
    </w:p>
    <w:p w14:paraId="3D377D1B" w14:textId="0F898E4D" w:rsidR="000B6E63" w:rsidRDefault="00077D49" w:rsidP="000B6E63">
      <w:pPr>
        <w:pStyle w:val="Pardeliste"/>
        <w:numPr>
          <w:ilvl w:val="1"/>
          <w:numId w:val="24"/>
        </w:numPr>
      </w:pPr>
      <w:r>
        <w:t xml:space="preserve">Plots of CRLB and </w:t>
      </w:r>
      <w:proofErr w:type="spellStart"/>
      <w:r>
        <w:t>CRLB</w:t>
      </w:r>
      <w:r>
        <w:rPr>
          <w:vertAlign w:val="subscript"/>
        </w:rPr>
        <w:t>λ</w:t>
      </w:r>
      <w:proofErr w:type="spellEnd"/>
      <w:r>
        <w:rPr>
          <w:vertAlign w:val="subscript"/>
        </w:rPr>
        <w:t>=0.5</w:t>
      </w:r>
      <w:r>
        <w:t xml:space="preserve"> iteratively optimized 10 point protocols. Only 3 protocol points differ between the two (7 out of 10 are the same).</w:t>
      </w:r>
    </w:p>
    <w:p w14:paraId="3AF625F2" w14:textId="77777777" w:rsidR="00E71228" w:rsidRDefault="00E71228" w:rsidP="00E71228">
      <w:pPr>
        <w:pStyle w:val="Titre2"/>
      </w:pPr>
      <w:r>
        <w:t>Monte Carlo Simulations</w:t>
      </w:r>
    </w:p>
    <w:p w14:paraId="6931FF6C" w14:textId="7E554CE8" w:rsidR="00215E77" w:rsidRDefault="00AA7D08" w:rsidP="00AA7D08">
      <w:pPr>
        <w:pStyle w:val="Pardeliste"/>
        <w:numPr>
          <w:ilvl w:val="0"/>
          <w:numId w:val="25"/>
        </w:numPr>
        <w:jc w:val="left"/>
      </w:pPr>
      <w:r>
        <w:fldChar w:fldCharType="begin"/>
      </w:r>
      <w:r>
        <w:instrText xml:space="preserve"> REF _Ref492994049 \h </w:instrText>
      </w:r>
      <w:r>
        <w:fldChar w:fldCharType="separate"/>
      </w:r>
      <w:r w:rsidR="00162BF9">
        <w:t xml:space="preserve">Figure </w:t>
      </w:r>
      <w:r w:rsidR="00162BF9">
        <w:rPr>
          <w:noProof/>
        </w:rPr>
        <w:t>6</w:t>
      </w:r>
      <w:r>
        <w:fldChar w:fldCharType="end"/>
      </w:r>
      <w:r w:rsidR="00B657FE">
        <w:t xml:space="preserve"> remarks</w:t>
      </w:r>
    </w:p>
    <w:p w14:paraId="14C75432" w14:textId="3B61AC3D" w:rsidR="000B6E63" w:rsidRDefault="00077D49" w:rsidP="000B6E63">
      <w:pPr>
        <w:pStyle w:val="Pardeliste"/>
        <w:numPr>
          <w:ilvl w:val="1"/>
          <w:numId w:val="25"/>
        </w:numPr>
        <w:jc w:val="left"/>
      </w:pPr>
      <w:r>
        <w:t xml:space="preserve">Errors of </w:t>
      </w:r>
      <w:proofErr w:type="spellStart"/>
      <w:r>
        <w:t>meanF</w:t>
      </w:r>
      <w:proofErr w:type="spellEnd"/>
      <w:r>
        <w:t xml:space="preserve"> were less than 1% for -10% &lt; </w:t>
      </w:r>
      <w:r w:rsidRPr="009644EE">
        <w:t>Δ</w:t>
      </w:r>
      <w:r>
        <w:t>B</w:t>
      </w:r>
      <w:r>
        <w:rPr>
          <w:vertAlign w:val="subscript"/>
        </w:rPr>
        <w:t>1</w:t>
      </w:r>
      <w:r>
        <w:t xml:space="preserve"> &lt; 20% when using </w:t>
      </w:r>
      <w:proofErr w:type="spellStart"/>
      <w:r>
        <w:t>CRLB</w:t>
      </w:r>
      <w:r>
        <w:rPr>
          <w:vertAlign w:val="subscript"/>
        </w:rPr>
        <w:t>λ</w:t>
      </w:r>
      <w:proofErr w:type="spellEnd"/>
      <w:r>
        <w:rPr>
          <w:vertAlign w:val="subscript"/>
        </w:rPr>
        <w:t>=0.5</w:t>
      </w:r>
      <w:r>
        <w:t xml:space="preserve"> for both WM and GM, yet only true for -5% &lt; </w:t>
      </w:r>
      <w:r w:rsidRPr="009644EE">
        <w:t>Δ</w:t>
      </w:r>
      <w:r>
        <w:t>B</w:t>
      </w:r>
      <w:r>
        <w:rPr>
          <w:vertAlign w:val="subscript"/>
        </w:rPr>
        <w:t>1</w:t>
      </w:r>
      <w:r>
        <w:t xml:space="preserve"> &lt; 10% when using CRLB and -5% &lt; </w:t>
      </w:r>
      <w:r w:rsidRPr="009644EE">
        <w:t>Δ</w:t>
      </w:r>
      <w:r>
        <w:t>B</w:t>
      </w:r>
      <w:r>
        <w:rPr>
          <w:vertAlign w:val="subscript"/>
        </w:rPr>
        <w:t>1</w:t>
      </w:r>
      <w:r>
        <w:t xml:space="preserve"> &lt; 5% when using the Uniform protocol.</w:t>
      </w:r>
    </w:p>
    <w:p w14:paraId="5683E1D2" w14:textId="4563B26C" w:rsidR="00077D49" w:rsidRDefault="00077D49" w:rsidP="000B6E63">
      <w:pPr>
        <w:pStyle w:val="Pardeliste"/>
        <w:numPr>
          <w:ilvl w:val="1"/>
          <w:numId w:val="25"/>
        </w:numPr>
        <w:jc w:val="left"/>
      </w:pPr>
      <w:r>
        <w:t>The standard deviation of the F distributions between</w:t>
      </w:r>
      <w:r w:rsidR="0036478D">
        <w:t xml:space="preserve"> CRLB</w:t>
      </w:r>
      <w:r>
        <w:t xml:space="preserve"> </w:t>
      </w:r>
      <w:r w:rsidR="0036478D">
        <w:t xml:space="preserve">and </w:t>
      </w:r>
      <w:proofErr w:type="spellStart"/>
      <w:r>
        <w:t>CRLB</w:t>
      </w:r>
      <w:r>
        <w:rPr>
          <w:vertAlign w:val="subscript"/>
        </w:rPr>
        <w:t>λ</w:t>
      </w:r>
      <w:proofErr w:type="spellEnd"/>
      <w:r>
        <w:rPr>
          <w:vertAlign w:val="subscript"/>
        </w:rPr>
        <w:t>=0.5</w:t>
      </w:r>
      <w:r w:rsidR="0036478D">
        <w:t xml:space="preserve"> matched well, and were both much lower than for the Uniform protocol.</w:t>
      </w:r>
    </w:p>
    <w:p w14:paraId="7BA521AD" w14:textId="2974613C" w:rsidR="00AA7D08" w:rsidRDefault="00AA7D08" w:rsidP="00AA7D08">
      <w:pPr>
        <w:pStyle w:val="Pardeliste"/>
        <w:numPr>
          <w:ilvl w:val="0"/>
          <w:numId w:val="25"/>
        </w:numPr>
        <w:jc w:val="left"/>
      </w:pPr>
      <w:r>
        <w:fldChar w:fldCharType="begin"/>
      </w:r>
      <w:r>
        <w:instrText xml:space="preserve"> REF _Ref492994059 \h </w:instrText>
      </w:r>
      <w:r>
        <w:fldChar w:fldCharType="separate"/>
      </w:r>
      <w:r w:rsidR="00162BF9">
        <w:t xml:space="preserve">Figure </w:t>
      </w:r>
      <w:r w:rsidR="00162BF9">
        <w:rPr>
          <w:noProof/>
        </w:rPr>
        <w:t>7</w:t>
      </w:r>
      <w:r>
        <w:fldChar w:fldCharType="end"/>
      </w:r>
      <w:r w:rsidR="00B657FE">
        <w:t xml:space="preserve"> remarks</w:t>
      </w:r>
    </w:p>
    <w:p w14:paraId="3DF5BE68" w14:textId="567A66C6" w:rsidR="000B6E63" w:rsidRDefault="00A37ACF" w:rsidP="000B6E63">
      <w:pPr>
        <w:pStyle w:val="Pardeliste"/>
        <w:numPr>
          <w:ilvl w:val="1"/>
          <w:numId w:val="25"/>
        </w:numPr>
        <w:jc w:val="left"/>
      </w:pPr>
      <w:r>
        <w:t xml:space="preserve">For 0% B1 error: Errors of </w:t>
      </w:r>
      <w:proofErr w:type="spellStart"/>
      <w:r>
        <w:t>meanF</w:t>
      </w:r>
      <w:proofErr w:type="spellEnd"/>
      <w:r>
        <w:t xml:space="preserve"> were less than 1% for SNR greater than 75 (CRLB and </w:t>
      </w:r>
      <w:proofErr w:type="spellStart"/>
      <w:r>
        <w:t>CRLB</w:t>
      </w:r>
      <w:r>
        <w:rPr>
          <w:vertAlign w:val="subscript"/>
        </w:rPr>
        <w:t>λ</w:t>
      </w:r>
      <w:proofErr w:type="spellEnd"/>
      <w:r>
        <w:rPr>
          <w:vertAlign w:val="subscript"/>
        </w:rPr>
        <w:t>=0.5</w:t>
      </w:r>
      <w:r>
        <w:t>)</w:t>
      </w:r>
      <w:r w:rsidR="00074DEC">
        <w:t xml:space="preserve"> for </w:t>
      </w:r>
      <w:proofErr w:type="spellStart"/>
      <w:r w:rsidR="00074DEC">
        <w:t>bot</w:t>
      </w:r>
      <w:proofErr w:type="spellEnd"/>
      <w:r w:rsidR="00074DEC">
        <w:t xml:space="preserve"> </w:t>
      </w:r>
      <w:proofErr w:type="spellStart"/>
      <w:r w:rsidR="00074DEC">
        <w:t>hWM</w:t>
      </w:r>
      <w:proofErr w:type="spellEnd"/>
      <w:r w:rsidR="00074DEC">
        <w:t xml:space="preserve"> and GM</w:t>
      </w:r>
      <w:r>
        <w:t xml:space="preserve">, </w:t>
      </w:r>
      <w:r w:rsidR="00074DEC">
        <w:t>and for SNR greater than 100 for the Uniform protocol.</w:t>
      </w:r>
    </w:p>
    <w:p w14:paraId="0974C574" w14:textId="28201A50" w:rsidR="00074DEC" w:rsidRPr="00074DEC" w:rsidRDefault="00074DEC" w:rsidP="000B6E63">
      <w:pPr>
        <w:pStyle w:val="Pardeliste"/>
        <w:numPr>
          <w:ilvl w:val="1"/>
          <w:numId w:val="25"/>
        </w:numPr>
        <w:jc w:val="left"/>
      </w:pPr>
      <w:r>
        <w:lastRenderedPageBreak/>
        <w:t xml:space="preserve">For 15% overestimation of B1: No change in the </w:t>
      </w:r>
      <w:proofErr w:type="spellStart"/>
      <w:r>
        <w:t>meanF</w:t>
      </w:r>
      <w:proofErr w:type="spellEnd"/>
      <w:r>
        <w:t xml:space="preserve"> curve for </w:t>
      </w:r>
      <w:proofErr w:type="spellStart"/>
      <w:r>
        <w:t>CRLB</w:t>
      </w:r>
      <w:r>
        <w:rPr>
          <w:vertAlign w:val="subscript"/>
        </w:rPr>
        <w:t>λ</w:t>
      </w:r>
      <w:proofErr w:type="spellEnd"/>
      <w:r>
        <w:rPr>
          <w:vertAlign w:val="subscript"/>
        </w:rPr>
        <w:t>=0.5</w:t>
      </w:r>
      <w:r w:rsidR="00B236C9">
        <w:t xml:space="preserve"> for WM</w:t>
      </w:r>
      <w:r>
        <w:t>, unlike the two other protocols.</w:t>
      </w:r>
      <w:r w:rsidR="00B236C9">
        <w:t xml:space="preserve"> For GM, slight increase in </w:t>
      </w:r>
      <w:proofErr w:type="spellStart"/>
      <w:r w:rsidR="00B236C9">
        <w:t>meanF</w:t>
      </w:r>
      <w:proofErr w:type="spellEnd"/>
      <w:r w:rsidR="00B236C9">
        <w:t xml:space="preserve"> % different, however still within 1% for SNRs greater than 100.</w:t>
      </w:r>
    </w:p>
    <w:p w14:paraId="4978339B" w14:textId="6D03B5A1" w:rsidR="00074DEC" w:rsidRDefault="00074DEC" w:rsidP="00074DEC">
      <w:pPr>
        <w:pStyle w:val="Pardeliste"/>
        <w:numPr>
          <w:ilvl w:val="2"/>
          <w:numId w:val="25"/>
        </w:numPr>
        <w:jc w:val="left"/>
      </w:pPr>
      <w:proofErr w:type="spellStart"/>
      <w:r>
        <w:t>meanF</w:t>
      </w:r>
      <w:proofErr w:type="spellEnd"/>
      <w:r>
        <w:t xml:space="preserve"> error exceeds 1% for even high SNR for CRLB and Uniform protocol.</w:t>
      </w:r>
    </w:p>
    <w:p w14:paraId="55286C16" w14:textId="2548972B" w:rsidR="00074DEC" w:rsidRDefault="00074DEC" w:rsidP="00074DEC">
      <w:pPr>
        <w:pStyle w:val="Pardeliste"/>
        <w:numPr>
          <w:ilvl w:val="1"/>
          <w:numId w:val="25"/>
        </w:numPr>
        <w:jc w:val="left"/>
      </w:pPr>
      <w:r>
        <w:t>deltaB1 doesn’t appear to have substantial effect on the standard deviation of the F distribution vs SNR.</w:t>
      </w:r>
    </w:p>
    <w:p w14:paraId="441CC2DD" w14:textId="77777777" w:rsidR="0039686C" w:rsidRPr="00480E6C" w:rsidRDefault="00A91D2B" w:rsidP="00814052">
      <w:pPr>
        <w:pStyle w:val="Titre1"/>
        <w:numPr>
          <w:ilvl w:val="0"/>
          <w:numId w:val="0"/>
        </w:numPr>
      </w:pPr>
      <w:r w:rsidRPr="00480E6C">
        <w:t>DISCUSSION</w:t>
      </w:r>
    </w:p>
    <w:p w14:paraId="5D4CBE43" w14:textId="0897C0C7" w:rsidR="00556649" w:rsidRDefault="00556649" w:rsidP="000B6E63">
      <w:pPr>
        <w:pStyle w:val="Pardeliste"/>
        <w:numPr>
          <w:ilvl w:val="0"/>
          <w:numId w:val="26"/>
        </w:numPr>
      </w:pPr>
      <w:r>
        <w:t>Paragraph 1</w:t>
      </w:r>
    </w:p>
    <w:p w14:paraId="642C0A65" w14:textId="2497A32B" w:rsidR="00556649" w:rsidRPr="00556649" w:rsidRDefault="00556649" w:rsidP="000B6E63">
      <w:pPr>
        <w:pStyle w:val="Pardeliste"/>
        <w:numPr>
          <w:ilvl w:val="1"/>
          <w:numId w:val="19"/>
        </w:numPr>
      </w:pPr>
      <w:r>
        <w:t xml:space="preserve">Summary </w:t>
      </w:r>
      <w:r w:rsidRPr="00556649">
        <w:t>of results</w:t>
      </w:r>
    </w:p>
    <w:p w14:paraId="26C7293A" w14:textId="3CD92694" w:rsidR="00556649" w:rsidRDefault="00556649" w:rsidP="000B6E63">
      <w:pPr>
        <w:pStyle w:val="Pardeliste"/>
        <w:numPr>
          <w:ilvl w:val="0"/>
          <w:numId w:val="19"/>
        </w:numPr>
      </w:pPr>
      <w:r w:rsidRPr="00556649">
        <w:t>Paragraph 2</w:t>
      </w:r>
      <w:r w:rsidR="009325C0">
        <w:t>(+?)</w:t>
      </w:r>
    </w:p>
    <w:p w14:paraId="2ED5DE08" w14:textId="386716A1" w:rsidR="00556649" w:rsidRDefault="00556649" w:rsidP="000B6E63">
      <w:pPr>
        <w:pStyle w:val="Pardeliste"/>
        <w:numPr>
          <w:ilvl w:val="1"/>
          <w:numId w:val="19"/>
        </w:numPr>
      </w:pPr>
      <w:r>
        <w:t>Compare and contrast to previous studies</w:t>
      </w:r>
    </w:p>
    <w:p w14:paraId="65DBDDE0" w14:textId="2E594332" w:rsidR="005055DA" w:rsidRDefault="005055DA" w:rsidP="005055DA">
      <w:pPr>
        <w:pStyle w:val="Pardeliste"/>
        <w:numPr>
          <w:ilvl w:val="2"/>
          <w:numId w:val="19"/>
        </w:numPr>
      </w:pPr>
      <w:r>
        <w:t xml:space="preserve">Our current (and previous) work suggests that optimization for measurement-insensitivity may work better for </w:t>
      </w:r>
      <w:proofErr w:type="spellStart"/>
      <w:r>
        <w:t>qMT</w:t>
      </w:r>
      <w:proofErr w:type="spellEnd"/>
      <w:r>
        <w:t xml:space="preserve"> model designs that fit for most </w:t>
      </w:r>
      <w:proofErr w:type="spellStart"/>
      <w:r>
        <w:t>qMT</w:t>
      </w:r>
      <w:proofErr w:type="spellEnd"/>
      <w:r>
        <w:t xml:space="preserve"> parameters. Single-parameter </w:t>
      </w:r>
      <w:proofErr w:type="spellStart"/>
      <w:r>
        <w:t>qMT</w:t>
      </w:r>
      <w:proofErr w:type="spellEnd"/>
      <w:r>
        <w:t xml:space="preserve"> methods (such as Underhill/</w:t>
      </w:r>
      <w:proofErr w:type="spellStart"/>
      <w:r>
        <w:t>Yarnykh</w:t>
      </w:r>
      <w:proofErr w:type="spellEnd"/>
      <w:r>
        <w:t xml:space="preserve"> </w: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 </w:instrTex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DATA </w:instrText>
      </w:r>
      <w:r>
        <w:fldChar w:fldCharType="end"/>
      </w:r>
      <w:r>
        <w:fldChar w:fldCharType="separate"/>
      </w:r>
      <w:r>
        <w:rPr>
          <w:noProof/>
        </w:rPr>
        <w:t>(</w:t>
      </w:r>
      <w:hyperlink w:anchor="_ENREF_1_5" w:tooltip="Underhill, 2011 #3772" w:history="1">
        <w:r w:rsidR="00153698">
          <w:rPr>
            <w:noProof/>
          </w:rPr>
          <w:t>5</w:t>
        </w:r>
      </w:hyperlink>
      <w:r>
        <w:rPr>
          <w:noProof/>
        </w:rPr>
        <w:t>,</w:t>
      </w:r>
      <w:hyperlink w:anchor="_ENREF_1_6" w:tooltip="Yarnykh, 2012 #3770" w:history="1">
        <w:r w:rsidR="00153698">
          <w:rPr>
            <w:noProof/>
          </w:rPr>
          <w:t>6</w:t>
        </w:r>
      </w:hyperlink>
      <w:r>
        <w:rPr>
          <w:noProof/>
        </w:rPr>
        <w:t>)</w:t>
      </w:r>
      <w:r>
        <w:fldChar w:fldCharType="end"/>
      </w:r>
      <w:r>
        <w:t>) may not be well suited for this treatment, as our current (and previous) work shows that the B</w:t>
      </w:r>
      <w:r>
        <w:rPr>
          <w:vertAlign w:val="subscript"/>
        </w:rPr>
        <w:t>1</w:t>
      </w:r>
      <w:r>
        <w:t xml:space="preserve"> error propagates more to </w:t>
      </w:r>
      <w:proofErr w:type="spellStart"/>
      <w:r>
        <w:t>k</w:t>
      </w:r>
      <w:r>
        <w:rPr>
          <w:vertAlign w:val="subscript"/>
        </w:rPr>
        <w:t>f</w:t>
      </w:r>
      <w:proofErr w:type="spellEnd"/>
      <w:r>
        <w:t xml:space="preserve"> when optimizing for F. This is evident from </w:t>
      </w:r>
      <w:proofErr w:type="spellStart"/>
      <w:r>
        <w:t>Eq</w:t>
      </w:r>
      <w:proofErr w:type="spellEnd"/>
      <w:r>
        <w:t xml:space="preserve"> 2, where if F was the sole fitting parameter, B</w:t>
      </w:r>
      <w:r w:rsidRPr="005055DA">
        <w:rPr>
          <w:vertAlign w:val="subscript"/>
        </w:rPr>
        <w:t>1</w:t>
      </w:r>
      <w:r>
        <w:t xml:space="preserve"> error would be entirely propagated to it (proportional to the ratio of sensitivity values between B1 and F).</w:t>
      </w:r>
    </w:p>
    <w:p w14:paraId="020D9C19" w14:textId="729E2A41" w:rsidR="009325C0" w:rsidRDefault="009325C0" w:rsidP="005055DA">
      <w:pPr>
        <w:pStyle w:val="Pardeliste"/>
        <w:numPr>
          <w:ilvl w:val="2"/>
          <w:numId w:val="19"/>
        </w:numPr>
      </w:pPr>
      <w:r>
        <w:t>Cite recent work by __</w:t>
      </w:r>
      <w:r w:rsidR="00B236C9">
        <w:t>?</w:t>
      </w:r>
      <w:r>
        <w:t xml:space="preserve"> et al, which demonstrates a formal derivation of the CRLB equations for T2 mapping taking into account B1 error propagation. We only regularized the CRLB by our metric, which is still useful due to its flexibility to being quickly adaptable to other measurements/methods. Future </w:t>
      </w:r>
      <w:r>
        <w:lastRenderedPageBreak/>
        <w:t xml:space="preserve">work could be done to derive the formal CRLB equations for </w:t>
      </w:r>
      <w:proofErr w:type="spellStart"/>
      <w:r>
        <w:t>qMT</w:t>
      </w:r>
      <w:proofErr w:type="spellEnd"/>
      <w:r>
        <w:t xml:space="preserve"> (considering that both </w:t>
      </w:r>
      <w:proofErr w:type="spellStart"/>
      <w:r>
        <w:t>qMT</w:t>
      </w:r>
      <w:proofErr w:type="spellEnd"/>
      <w:r>
        <w:t xml:space="preserve"> and the T1 mapping depend on B1), and compared with the regularized equations we presented in this work. However, since we compared very few # of acquisition points (10 pts), and considering that only 3 pts were different between the CRLB and regularized, we don’t expect that a formal derivation of the CRLB /w error propagation could lead to a substantially improved protocol design relative to the work presented here.</w:t>
      </w:r>
    </w:p>
    <w:p w14:paraId="6AE451A9" w14:textId="72188D46" w:rsidR="00556649" w:rsidRDefault="00556649" w:rsidP="000B6E63">
      <w:pPr>
        <w:pStyle w:val="Pardeliste"/>
        <w:numPr>
          <w:ilvl w:val="0"/>
          <w:numId w:val="19"/>
        </w:numPr>
      </w:pPr>
      <w:r>
        <w:t>Paragraph 3</w:t>
      </w:r>
    </w:p>
    <w:p w14:paraId="580E316D" w14:textId="148EDACC" w:rsidR="00556649" w:rsidRDefault="00556649" w:rsidP="000B6E63">
      <w:pPr>
        <w:pStyle w:val="Pardeliste"/>
        <w:numPr>
          <w:ilvl w:val="1"/>
          <w:numId w:val="19"/>
        </w:numPr>
      </w:pPr>
      <w:r>
        <w:t>Limits of study</w:t>
      </w:r>
    </w:p>
    <w:p w14:paraId="0FCA7DE1" w14:textId="6086EEFB" w:rsidR="009325C0" w:rsidRDefault="009325C0" w:rsidP="009325C0">
      <w:pPr>
        <w:pStyle w:val="Pardeliste"/>
        <w:numPr>
          <w:ilvl w:val="2"/>
          <w:numId w:val="19"/>
        </w:numPr>
      </w:pPr>
      <w:r>
        <w:t xml:space="preserve">Iterative optimization could lead to local minima. A simulated annealing approach </w:t>
      </w:r>
      <w:r>
        <w:fldChar w:fldCharType="begin"/>
      </w:r>
      <w:r w:rsidR="00AB7C41">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AB7C41">
        <w:rPr>
          <w:noProof/>
        </w:rPr>
        <w:t>(</w:t>
      </w:r>
      <w:hyperlink w:anchor="_ENREF_1_10" w:tooltip="Cercignani, 2006 #3570" w:history="1">
        <w:r w:rsidR="00153698">
          <w:rPr>
            <w:noProof/>
          </w:rPr>
          <w:t>10</w:t>
        </w:r>
      </w:hyperlink>
      <w:r w:rsidR="00AB7C41">
        <w:rPr>
          <w:noProof/>
        </w:rPr>
        <w:t>)</w:t>
      </w:r>
      <w:r>
        <w:fldChar w:fldCharType="end"/>
      </w:r>
      <w:r>
        <w:t xml:space="preserve"> could improve the overall minimization, at the cost of longer processing time to result in a fixed # of </w:t>
      </w:r>
      <w:proofErr w:type="spellStart"/>
      <w:r>
        <w:t>acq</w:t>
      </w:r>
      <w:proofErr w:type="spellEnd"/>
      <w:r>
        <w:t>. point optimized protocol.</w:t>
      </w:r>
    </w:p>
    <w:p w14:paraId="71A9BEAD" w14:textId="38C7EC7C" w:rsidR="009325C0" w:rsidRDefault="00285F0D" w:rsidP="009325C0">
      <w:pPr>
        <w:pStyle w:val="Pardeliste"/>
        <w:numPr>
          <w:ilvl w:val="2"/>
          <w:numId w:val="19"/>
        </w:numPr>
      </w:pPr>
      <w:r>
        <w:t>Single tissue per voxels were assumed</w:t>
      </w:r>
      <w:r w:rsidR="00B236C9">
        <w:t xml:space="preserve"> in Monte Carlo and Fitting</w:t>
      </w:r>
      <w:r>
        <w:t>.</w:t>
      </w:r>
    </w:p>
    <w:p w14:paraId="68C82809" w14:textId="684C2E74" w:rsidR="00B236C9" w:rsidRDefault="00B236C9" w:rsidP="00B236C9">
      <w:pPr>
        <w:pStyle w:val="Pardeliste"/>
        <w:numPr>
          <w:ilvl w:val="3"/>
          <w:numId w:val="19"/>
        </w:numPr>
      </w:pPr>
      <w:r>
        <w:t xml:space="preserve">For fitting, </w:t>
      </w:r>
      <w:proofErr w:type="spellStart"/>
      <w:r>
        <w:t>Cercignani</w:t>
      </w:r>
      <w:proofErr w:type="spellEnd"/>
      <w:r>
        <w:t xml:space="preserve"> et al 2006 proposed a way to consider multiple tissue types during optimization. Our work could be improved by adapting the code a similar technique.</w:t>
      </w:r>
    </w:p>
    <w:p w14:paraId="2D1969AB" w14:textId="2BF12AB6" w:rsidR="008F2F99" w:rsidRDefault="008F2F99" w:rsidP="009325C0">
      <w:pPr>
        <w:pStyle w:val="Pardeliste"/>
        <w:numPr>
          <w:ilvl w:val="2"/>
          <w:numId w:val="19"/>
        </w:numPr>
      </w:pPr>
      <w:r>
        <w:t>Only evaluated one fitting model, however which has been shown in the past to have the best robustness.</w:t>
      </w:r>
    </w:p>
    <w:p w14:paraId="64F3A547" w14:textId="32F0B9A1" w:rsidR="00556649" w:rsidRDefault="00556649" w:rsidP="000B6E63">
      <w:pPr>
        <w:pStyle w:val="Pardeliste"/>
        <w:numPr>
          <w:ilvl w:val="0"/>
          <w:numId w:val="19"/>
        </w:numPr>
      </w:pPr>
      <w:r>
        <w:t>Paragraph 4</w:t>
      </w:r>
    </w:p>
    <w:p w14:paraId="67CE4B87" w14:textId="4E01F565" w:rsidR="00556649" w:rsidRPr="00556649" w:rsidRDefault="00556649" w:rsidP="000B6E63">
      <w:pPr>
        <w:pStyle w:val="Pardeliste"/>
        <w:numPr>
          <w:ilvl w:val="1"/>
          <w:numId w:val="19"/>
        </w:numPr>
      </w:pPr>
      <w:r>
        <w:t>Conclusions</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5DF9140B" w14:textId="77777777" w:rsidR="00153698" w:rsidRPr="00153698" w:rsidRDefault="00A97D0F" w:rsidP="00153698">
      <w:pPr>
        <w:pStyle w:val="EndNoteBibliography"/>
        <w:spacing w:after="0"/>
        <w:ind w:left="720" w:hanging="720"/>
        <w:rPr>
          <w:noProof/>
        </w:rPr>
      </w:pPr>
      <w:r w:rsidRPr="00480E6C">
        <w:fldChar w:fldCharType="begin"/>
      </w:r>
      <w:r w:rsidRPr="00A65AE8">
        <w:instrText xml:space="preserve"> ADDIN EN.SECTION.REFLIST </w:instrText>
      </w:r>
      <w:r w:rsidRPr="00480E6C">
        <w:fldChar w:fldCharType="separate"/>
      </w:r>
      <w:bookmarkStart w:id="1" w:name="_ENREF_1_1"/>
      <w:r w:rsidR="00153698" w:rsidRPr="00153698">
        <w:rPr>
          <w:noProof/>
        </w:rPr>
        <w:t>1.</w:t>
      </w:r>
      <w:r w:rsidR="00153698" w:rsidRPr="00153698">
        <w:rPr>
          <w:noProof/>
        </w:rPr>
        <w:tab/>
        <w:t>Wolff SD, Balaban RS. Magnetization transfer contrast (MTC) and tissue water proton relaxation in vivo. Magn Reson Med 1989;10(1):135-144.</w:t>
      </w:r>
      <w:bookmarkEnd w:id="1"/>
    </w:p>
    <w:p w14:paraId="2C642516" w14:textId="77777777" w:rsidR="00153698" w:rsidRPr="00153698" w:rsidRDefault="00153698" w:rsidP="00153698">
      <w:pPr>
        <w:pStyle w:val="EndNoteBibliography"/>
        <w:spacing w:after="0"/>
        <w:ind w:left="720" w:hanging="720"/>
        <w:rPr>
          <w:noProof/>
        </w:rPr>
      </w:pPr>
      <w:bookmarkStart w:id="2" w:name="_ENREF_1_2"/>
      <w:r w:rsidRPr="00153698">
        <w:rPr>
          <w:noProof/>
        </w:rPr>
        <w:t>2.</w:t>
      </w:r>
      <w:r w:rsidRPr="00153698">
        <w:rPr>
          <w:noProof/>
        </w:rPr>
        <w:tab/>
        <w:t>Henkelman RM, Huang X, Xiang QS, Stanisz GJ, Swanson SD, Bronskill MJ. Quantitative interpretation of magnetization transfer. Magn Reson Med 1993;29(6):759-766.</w:t>
      </w:r>
      <w:bookmarkEnd w:id="2"/>
    </w:p>
    <w:p w14:paraId="207F31E9" w14:textId="77777777" w:rsidR="00153698" w:rsidRPr="00153698" w:rsidRDefault="00153698" w:rsidP="00153698">
      <w:pPr>
        <w:pStyle w:val="EndNoteBibliography"/>
        <w:spacing w:after="0"/>
        <w:ind w:left="720" w:hanging="720"/>
        <w:rPr>
          <w:noProof/>
        </w:rPr>
      </w:pPr>
      <w:bookmarkStart w:id="3" w:name="_ENREF_1_3"/>
      <w:r w:rsidRPr="00153698">
        <w:rPr>
          <w:noProof/>
        </w:rPr>
        <w:t>3.</w:t>
      </w:r>
      <w:r w:rsidRPr="00153698">
        <w:rPr>
          <w:noProof/>
        </w:rPr>
        <w:tab/>
        <w:t>Schmierer K, Tozer DJ, Scaravilli F, Altmann DR, Barker GJ, Tofts PS, Miller DH. Quantitative magnetization transfer imaging in postmortem multiple sclerosis brain. J Magn Reson Imaging 2007;26(1):41-51.</w:t>
      </w:r>
      <w:bookmarkEnd w:id="3"/>
    </w:p>
    <w:p w14:paraId="74BD283D" w14:textId="77777777" w:rsidR="00153698" w:rsidRPr="00153698" w:rsidRDefault="00153698" w:rsidP="00153698">
      <w:pPr>
        <w:pStyle w:val="EndNoteBibliography"/>
        <w:spacing w:after="0"/>
        <w:ind w:left="720" w:hanging="720"/>
        <w:rPr>
          <w:noProof/>
        </w:rPr>
      </w:pPr>
      <w:bookmarkStart w:id="4" w:name="_ENREF_1_4"/>
      <w:r w:rsidRPr="00153698">
        <w:rPr>
          <w:noProof/>
        </w:rPr>
        <w:t>4.</w:t>
      </w:r>
      <w:r w:rsidRPr="00153698">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4"/>
    </w:p>
    <w:p w14:paraId="5E6E2CDD" w14:textId="77777777" w:rsidR="00153698" w:rsidRPr="00153698" w:rsidRDefault="00153698" w:rsidP="00153698">
      <w:pPr>
        <w:pStyle w:val="EndNoteBibliography"/>
        <w:spacing w:after="0"/>
        <w:ind w:left="720" w:hanging="720"/>
        <w:rPr>
          <w:noProof/>
        </w:rPr>
      </w:pPr>
      <w:bookmarkStart w:id="5" w:name="_ENREF_1_5"/>
      <w:r w:rsidRPr="00153698">
        <w:rPr>
          <w:noProof/>
        </w:rPr>
        <w:t>5.</w:t>
      </w:r>
      <w:r w:rsidRPr="00153698">
        <w:rPr>
          <w:noProof/>
        </w:rPr>
        <w:tab/>
        <w:t>Underhill HR, Rostomily RC, Mikheev AM, Yuan C, Yarnykh VL. Fast bound pool fraction imaging of the in vivo rat brain: association with myelin content and validation in the C6 glioma model. NeuroImage 2011;54(3):2052-2065.</w:t>
      </w:r>
      <w:bookmarkEnd w:id="5"/>
    </w:p>
    <w:p w14:paraId="4DFFD8C6" w14:textId="77777777" w:rsidR="00153698" w:rsidRPr="00153698" w:rsidRDefault="00153698" w:rsidP="00153698">
      <w:pPr>
        <w:pStyle w:val="EndNoteBibliography"/>
        <w:spacing w:after="0"/>
        <w:ind w:left="720" w:hanging="720"/>
        <w:rPr>
          <w:noProof/>
        </w:rPr>
      </w:pPr>
      <w:bookmarkStart w:id="6" w:name="_ENREF_1_6"/>
      <w:r w:rsidRPr="00153698">
        <w:rPr>
          <w:noProof/>
        </w:rPr>
        <w:t>6.</w:t>
      </w:r>
      <w:r w:rsidRPr="00153698">
        <w:rPr>
          <w:noProof/>
        </w:rPr>
        <w:tab/>
        <w:t>Yarnykh VL. Fast macromolecular proton fraction mapping from a single off-resonance magnetization transfer measurement. Magn Reson Med 2012;68(1):166-178.</w:t>
      </w:r>
      <w:bookmarkEnd w:id="6"/>
    </w:p>
    <w:p w14:paraId="1270F7B5" w14:textId="77777777" w:rsidR="00153698" w:rsidRPr="00153698" w:rsidRDefault="00153698" w:rsidP="00153698">
      <w:pPr>
        <w:pStyle w:val="EndNoteBibliography"/>
        <w:spacing w:after="0"/>
        <w:ind w:left="720" w:hanging="720"/>
        <w:rPr>
          <w:noProof/>
        </w:rPr>
      </w:pPr>
      <w:bookmarkStart w:id="7" w:name="_ENREF_1_7"/>
      <w:r w:rsidRPr="00153698">
        <w:rPr>
          <w:noProof/>
        </w:rPr>
        <w:t>7.</w:t>
      </w:r>
      <w:r w:rsidRPr="00153698">
        <w:rPr>
          <w:noProof/>
        </w:rPr>
        <w:tab/>
        <w:t>Cruz JB. System sensitivity analysis: Dowden, Hutchinson &amp; Ross; 1973.</w:t>
      </w:r>
      <w:bookmarkEnd w:id="7"/>
    </w:p>
    <w:p w14:paraId="1AF045E3" w14:textId="77777777" w:rsidR="00153698" w:rsidRPr="00153698" w:rsidRDefault="00153698" w:rsidP="00153698">
      <w:pPr>
        <w:pStyle w:val="EndNoteBibliography"/>
        <w:spacing w:after="0"/>
        <w:ind w:left="720" w:hanging="720"/>
        <w:rPr>
          <w:noProof/>
        </w:rPr>
      </w:pPr>
      <w:bookmarkStart w:id="8" w:name="_ENREF_1_8"/>
      <w:r w:rsidRPr="00153698">
        <w:rPr>
          <w:noProof/>
          <w:lang w:val="fr-FR"/>
        </w:rPr>
        <w:t>8.</w:t>
      </w:r>
      <w:r w:rsidRPr="00153698">
        <w:rPr>
          <w:noProof/>
          <w:lang w:val="fr-FR"/>
        </w:rPr>
        <w:tab/>
        <w:t xml:space="preserve">Boudreau M, Stikov N, Pike GB. </w:t>
      </w:r>
      <w:r w:rsidRPr="00153698">
        <w:rPr>
          <w:noProof/>
        </w:rPr>
        <w:t>B1 -sensitivity analysis of quantitative magnetization transfer imaging. Magn Reson Med 2017.</w:t>
      </w:r>
      <w:bookmarkEnd w:id="8"/>
    </w:p>
    <w:p w14:paraId="01665E7F" w14:textId="77777777" w:rsidR="00153698" w:rsidRPr="00153698" w:rsidRDefault="00153698" w:rsidP="00153698">
      <w:pPr>
        <w:pStyle w:val="EndNoteBibliography"/>
        <w:spacing w:after="0"/>
        <w:ind w:left="720" w:hanging="720"/>
        <w:rPr>
          <w:noProof/>
        </w:rPr>
      </w:pPr>
      <w:bookmarkStart w:id="9" w:name="_ENREF_1_9"/>
      <w:r w:rsidRPr="00153698">
        <w:rPr>
          <w:noProof/>
        </w:rPr>
        <w:t>9.</w:t>
      </w:r>
      <w:r w:rsidRPr="00153698">
        <w:rPr>
          <w:noProof/>
        </w:rPr>
        <w:tab/>
        <w:t>Sled JG, Pike GB. Quantitative interpretation of magnetization transfer in spoiled gradient echo MRI sequences. Journal of Magnetic Resonance 2000;145(1):24-36.</w:t>
      </w:r>
      <w:bookmarkEnd w:id="9"/>
    </w:p>
    <w:p w14:paraId="782DACFC" w14:textId="77777777" w:rsidR="00153698" w:rsidRPr="00153698" w:rsidRDefault="00153698" w:rsidP="00153698">
      <w:pPr>
        <w:pStyle w:val="EndNoteBibliography"/>
        <w:spacing w:after="0"/>
        <w:ind w:left="720" w:hanging="720"/>
        <w:rPr>
          <w:noProof/>
        </w:rPr>
      </w:pPr>
      <w:bookmarkStart w:id="10" w:name="_ENREF_1_10"/>
      <w:r w:rsidRPr="00153698">
        <w:rPr>
          <w:noProof/>
        </w:rPr>
        <w:lastRenderedPageBreak/>
        <w:t>10.</w:t>
      </w:r>
      <w:r w:rsidRPr="00153698">
        <w:rPr>
          <w:noProof/>
        </w:rPr>
        <w:tab/>
        <w:t>Cercignani M, Alexander DC. Optimal acquisition schemes for in vivo quantitative magnetization transfer MRI. Magn Reson Med 2006;56(4):803-810.</w:t>
      </w:r>
      <w:bookmarkEnd w:id="10"/>
    </w:p>
    <w:p w14:paraId="1FA94578" w14:textId="77777777" w:rsidR="00153698" w:rsidRPr="00153698" w:rsidRDefault="00153698" w:rsidP="00153698">
      <w:pPr>
        <w:pStyle w:val="EndNoteBibliography"/>
        <w:spacing w:after="0"/>
        <w:ind w:left="720" w:hanging="720"/>
        <w:rPr>
          <w:noProof/>
        </w:rPr>
      </w:pPr>
      <w:bookmarkStart w:id="11" w:name="_ENREF_1_11"/>
      <w:r w:rsidRPr="00153698">
        <w:rPr>
          <w:noProof/>
        </w:rPr>
        <w:t>11.</w:t>
      </w:r>
      <w:r w:rsidRPr="00153698">
        <w:rPr>
          <w:noProof/>
        </w:rPr>
        <w:tab/>
        <w:t>Levesque IR, Sled JG, Pike GB. Iterative optimization method for design of quantitative magnetization transfer imaging experiments. Magn Reson Med 2011;66(3):635-643.</w:t>
      </w:r>
      <w:bookmarkEnd w:id="11"/>
    </w:p>
    <w:p w14:paraId="28880B55" w14:textId="77777777" w:rsidR="00153698" w:rsidRPr="00153698" w:rsidRDefault="00153698" w:rsidP="00153698">
      <w:pPr>
        <w:pStyle w:val="EndNoteBibliography"/>
        <w:ind w:left="720" w:hanging="720"/>
        <w:rPr>
          <w:noProof/>
        </w:rPr>
      </w:pPr>
      <w:bookmarkStart w:id="12" w:name="_ENREF_1_12"/>
      <w:r w:rsidRPr="00153698">
        <w:rPr>
          <w:noProof/>
        </w:rPr>
        <w:t>12.</w:t>
      </w:r>
      <w:r w:rsidRPr="00153698">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2"/>
    </w:p>
    <w:p w14:paraId="5C19B559" w14:textId="557C9C61"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1D029C3F" w14:textId="77777777" w:rsidR="006D2492" w:rsidRPr="001D2FF5" w:rsidRDefault="00A40B99" w:rsidP="001F002A">
      <w:pPr>
        <w:pStyle w:val="Titre1"/>
      </w:pPr>
      <w:r>
        <w:lastRenderedPageBreak/>
        <w:t>FIGURE LEGEND</w:t>
      </w:r>
    </w:p>
    <w:p w14:paraId="354C3B51" w14:textId="77777777" w:rsidR="00C02AC2" w:rsidRPr="008F16CE" w:rsidRDefault="00624D30">
      <w:pPr>
        <w:pStyle w:val="Tabledesillustrations"/>
        <w:tabs>
          <w:tab w:val="right" w:leader="dot" w:pos="9465"/>
        </w:tabs>
        <w:rPr>
          <w:rFonts w:asciiTheme="minorHAnsi" w:eastAsiaTheme="minorEastAsia" w:hAnsiTheme="minorHAnsi" w:cstheme="minorBidi"/>
          <w:b w:val="0"/>
          <w:noProof/>
          <w:szCs w:val="24"/>
          <w:lang w:eastAsia="fr-FR"/>
        </w:rPr>
      </w:pPr>
      <w:r>
        <w:fldChar w:fldCharType="begin"/>
      </w:r>
      <w:r w:rsidRPr="00AA71C0">
        <w:instrText xml:space="preserve"> TOC \n \c "Figure" </w:instrText>
      </w:r>
      <w:r>
        <w:fldChar w:fldCharType="separate"/>
      </w:r>
      <w:r w:rsidR="00C02AC2">
        <w:rPr>
          <w:noProof/>
        </w:rPr>
        <w:t xml:space="preserve">Figure 1. </w:t>
      </w:r>
      <w:r w:rsidR="00C02AC2" w:rsidRPr="00947635">
        <w:rPr>
          <w:b w:val="0"/>
          <w:noProof/>
        </w:rPr>
        <w:t>Simulated qMT parameter (F, k</w:t>
      </w:r>
      <w:r w:rsidR="00C02AC2" w:rsidRPr="00947635">
        <w:rPr>
          <w:b w:val="0"/>
          <w:noProof/>
          <w:vertAlign w:val="subscript"/>
        </w:rPr>
        <w:t>f</w:t>
      </w:r>
      <w:r w:rsidR="00C02AC2" w:rsidRPr="00947635">
        <w:rPr>
          <w:b w:val="0"/>
          <w:noProof/>
        </w:rPr>
        <w:t>, T</w:t>
      </w:r>
      <w:r w:rsidR="00C02AC2" w:rsidRPr="00947635">
        <w:rPr>
          <w:b w:val="0"/>
          <w:noProof/>
          <w:vertAlign w:val="subscript"/>
        </w:rPr>
        <w:t>2,f</w:t>
      </w:r>
      <w:r w:rsidR="00C02AC2" w:rsidRPr="00947635">
        <w:rPr>
          <w:b w:val="0"/>
          <w:noProof/>
        </w:rPr>
        <w:t>, T</w:t>
      </w:r>
      <w:r w:rsidR="00C02AC2" w:rsidRPr="00947635">
        <w:rPr>
          <w:b w:val="0"/>
          <w:noProof/>
          <w:vertAlign w:val="subscript"/>
        </w:rPr>
        <w:t>2,r</w:t>
      </w:r>
      <w:r w:rsidR="00C02AC2" w:rsidRPr="00947635">
        <w:rPr>
          <w:b w:val="0"/>
          <w:noProof/>
        </w:rPr>
        <w:t>) errors due to a range (±30%) of B</w:t>
      </w:r>
      <w:r w:rsidR="00C02AC2" w:rsidRPr="00947635">
        <w:rPr>
          <w:b w:val="0"/>
          <w:noProof/>
          <w:vertAlign w:val="subscript"/>
        </w:rPr>
        <w:t>1</w:t>
      </w:r>
      <w:r w:rsidR="00C02AC2" w:rsidRPr="00947635">
        <w:rPr>
          <w:b w:val="0"/>
          <w:noProof/>
        </w:rPr>
        <w:t>-inaccuracies (ΔB</w:t>
      </w:r>
      <w:r w:rsidR="00C02AC2" w:rsidRPr="00947635">
        <w:rPr>
          <w:b w:val="0"/>
          <w:noProof/>
          <w:vertAlign w:val="subscript"/>
        </w:rPr>
        <w:t>1</w:t>
      </w:r>
      <w:r w:rsidR="00C02AC2" w:rsidRPr="00947635">
        <w:rPr>
          <w:b w:val="0"/>
          <w:noProof/>
        </w:rPr>
        <w:t>), and comparing between a B</w:t>
      </w:r>
      <w:r w:rsidR="00C02AC2" w:rsidRPr="00947635">
        <w:rPr>
          <w:b w:val="0"/>
          <w:noProof/>
          <w:vertAlign w:val="subscript"/>
        </w:rPr>
        <w:t>1</w:t>
      </w:r>
      <w:r w:rsidR="00C02AC2" w:rsidRPr="00947635">
        <w:rPr>
          <w:b w:val="0"/>
          <w:noProof/>
        </w:rPr>
        <w:t>-independent T</w:t>
      </w:r>
      <w:r w:rsidR="00C02AC2" w:rsidRPr="00947635">
        <w:rPr>
          <w:b w:val="0"/>
          <w:noProof/>
          <w:vertAlign w:val="subscript"/>
        </w:rPr>
        <w:t xml:space="preserve">1 </w:t>
      </w:r>
      <w:r w:rsidR="00C02AC2" w:rsidRPr="00947635">
        <w:rPr>
          <w:b w:val="0"/>
          <w:noProof/>
        </w:rPr>
        <w:t>measurement (red: IR – inversion recovery) and a B</w:t>
      </w:r>
      <w:r w:rsidR="00C02AC2" w:rsidRPr="00947635">
        <w:rPr>
          <w:b w:val="0"/>
          <w:noProof/>
          <w:vertAlign w:val="subscript"/>
        </w:rPr>
        <w:t>1</w:t>
      </w:r>
      <w:r w:rsidR="00C02AC2" w:rsidRPr="00947635">
        <w:rPr>
          <w:b w:val="0"/>
          <w:noProof/>
        </w:rPr>
        <w:t>-dependent T</w:t>
      </w:r>
      <w:r w:rsidR="00C02AC2" w:rsidRPr="00947635">
        <w:rPr>
          <w:b w:val="0"/>
          <w:noProof/>
          <w:vertAlign w:val="subscript"/>
        </w:rPr>
        <w:t>1</w:t>
      </w:r>
      <w:r w:rsidR="00C02AC2" w:rsidRPr="00947635">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488C4FB8"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 xml:space="preserve">Figure 2. </w:t>
      </w:r>
      <w:r w:rsidRPr="00947635">
        <w:rPr>
          <w:b w:val="0"/>
          <w:noProof/>
        </w:rPr>
        <w:t>Simulated qMT parameter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errors estimated from Eq. [2] for ΔB</w:t>
      </w:r>
      <w:r w:rsidRPr="00947635">
        <w:rPr>
          <w:b w:val="0"/>
          <w:noProof/>
          <w:vertAlign w:val="subscript"/>
        </w:rPr>
        <w:t>1</w:t>
      </w:r>
      <w:r w:rsidRPr="00947635">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9DB0FA6"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3.</w:t>
      </w:r>
      <w:r w:rsidRPr="00947635">
        <w:rPr>
          <w:b w:val="0"/>
          <w:noProof/>
        </w:rPr>
        <w:t xml:space="preserve"> Sensitivity values for each qMT fitting parameters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and B</w:t>
      </w:r>
      <w:r w:rsidRPr="00947635">
        <w:rPr>
          <w:b w:val="0"/>
          <w:noProof/>
          <w:vertAlign w:val="subscript"/>
        </w:rPr>
        <w:t>1</w:t>
      </w:r>
      <w:r w:rsidRPr="00947635">
        <w:rPr>
          <w:b w:val="0"/>
          <w:noProof/>
        </w:rPr>
        <w:t xml:space="preserve"> measurement values considering a B</w:t>
      </w:r>
      <w:r w:rsidRPr="00947635">
        <w:rPr>
          <w:b w:val="0"/>
          <w:noProof/>
          <w:vertAlign w:val="subscript"/>
        </w:rPr>
        <w:t>1</w:t>
      </w:r>
      <w:r w:rsidRPr="00947635">
        <w:rPr>
          <w:b w:val="0"/>
          <w:noProof/>
        </w:rPr>
        <w:t>-independent T</w:t>
      </w:r>
      <w:r w:rsidRPr="00947635">
        <w:rPr>
          <w:b w:val="0"/>
          <w:noProof/>
          <w:vertAlign w:val="subscript"/>
        </w:rPr>
        <w:t>1</w:t>
      </w:r>
      <w:r w:rsidRPr="00947635">
        <w:rPr>
          <w:b w:val="0"/>
          <w:noProof/>
        </w:rPr>
        <w:t xml:space="preserve"> measure (IR – inversion recovery) and a B</w:t>
      </w:r>
      <w:r w:rsidRPr="00947635">
        <w:rPr>
          <w:b w:val="0"/>
          <w:noProof/>
          <w:vertAlign w:val="subscript"/>
        </w:rPr>
        <w:t>1</w:t>
      </w:r>
      <w:r w:rsidRPr="00947635">
        <w:rPr>
          <w:b w:val="0"/>
          <w:noProof/>
        </w:rPr>
        <w:t>-dependent T</w:t>
      </w:r>
      <w:r w:rsidRPr="00947635">
        <w:rPr>
          <w:b w:val="0"/>
          <w:noProof/>
          <w:vertAlign w:val="subscript"/>
        </w:rPr>
        <w:t>1</w:t>
      </w:r>
      <w:r w:rsidRPr="00947635">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947635">
        <w:rPr>
          <w:b w:val="0"/>
          <w:noProof/>
        </w:rPr>
        <w:t>–</w:t>
      </w:r>
      <w:r>
        <w:rPr>
          <w:noProof/>
        </w:rPr>
        <w:t>d</w:t>
      </w:r>
      <w:r w:rsidRPr="00947635">
        <w:rPr>
          <w:b w:val="0"/>
          <w:noProof/>
        </w:rPr>
        <w:t>) consists of the matrix columns of the sensitivity Jacobian (</w:t>
      </w:r>
      <w:r>
        <w:rPr>
          <w:noProof/>
        </w:rPr>
        <w:t>S</w:t>
      </w:r>
      <w:r w:rsidRPr="00947635">
        <w:rPr>
          <w:i/>
          <w:noProof/>
          <w:vertAlign w:val="subscript"/>
        </w:rPr>
        <w:t>p</w:t>
      </w:r>
      <w:r w:rsidRPr="00947635">
        <w:rPr>
          <w:b w:val="0"/>
          <w:noProof/>
        </w:rPr>
        <w:t xml:space="preserve"> – Eq. 2).</w:t>
      </w:r>
    </w:p>
    <w:p w14:paraId="73F429EB"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4.</w:t>
      </w:r>
      <w:r w:rsidRPr="00947635">
        <w:rPr>
          <w:b w:val="0"/>
          <w:noProof/>
        </w:rPr>
        <w:t xml:space="preserve"> Variance-efficiency (</w:t>
      </w:r>
      <w:r>
        <w:rPr>
          <w:noProof/>
        </w:rPr>
        <w:t>a</w:t>
      </w:r>
      <w:r w:rsidRPr="00947635">
        <w:rPr>
          <w:b w:val="0"/>
          <w:noProof/>
        </w:rPr>
        <w:t>) and ΔF (Eq. 2, ΔB</w:t>
      </w:r>
      <w:r w:rsidRPr="00947635">
        <w:rPr>
          <w:b w:val="0"/>
          <w:noProof/>
          <w:vertAlign w:val="subscript"/>
        </w:rPr>
        <w:t>1</w:t>
      </w:r>
      <w:r w:rsidRPr="00947635">
        <w:rPr>
          <w:b w:val="0"/>
          <w:noProof/>
        </w:rPr>
        <w:t xml:space="preserve"> = 5%) values over the course of the iterative optimization of the parameter-regularized Cramer-Rao Lower-Bound (CRLB</w:t>
      </w:r>
      <w:r w:rsidRPr="00947635">
        <w:rPr>
          <w:b w:val="0"/>
          <w:noProof/>
          <w:vertAlign w:val="subscript"/>
        </w:rPr>
        <w:t>λ</w:t>
      </w:r>
      <w:r w:rsidRPr="00947635">
        <w:rPr>
          <w:b w:val="0"/>
          <w:noProof/>
        </w:rPr>
        <w:t xml:space="preserve">) equation (Eq. 5). </w:t>
      </w:r>
      <w:r w:rsidRPr="00947635">
        <w:rPr>
          <w:b w:val="0"/>
          <w:noProof/>
        </w:rPr>
        <w:lastRenderedPageBreak/>
        <w:t>variance-efficiency is defined here as (variance × # acq. points)</w:t>
      </w:r>
      <w:r w:rsidRPr="00947635">
        <w:rPr>
          <w:b w:val="0"/>
          <w:noProof/>
          <w:vertAlign w:val="superscript"/>
        </w:rPr>
        <w:t>-1/2</w:t>
      </w:r>
      <w:r w:rsidRPr="00947635">
        <w:rPr>
          <w:b w:val="0"/>
          <w:noProof/>
        </w:rPr>
        <w:t>, where the variance is interpreted to be the parameter-normalized Cramer-Rao Lower Bound (Eq. 3).</w:t>
      </w:r>
    </w:p>
    <w:p w14:paraId="78F91BAC"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5.</w:t>
      </w:r>
      <w:r w:rsidRPr="00947635">
        <w:rPr>
          <w:b w:val="0"/>
          <w:noProof/>
        </w:rPr>
        <w:t xml:space="preserve"> Comparison between the 10-point protocol iteratively optimized from a 312 point search space using solely CRLB (λ = 0) and regularized CRLB</w:t>
      </w:r>
      <w:r w:rsidRPr="00947635">
        <w:rPr>
          <w:b w:val="0"/>
          <w:noProof/>
          <w:vertAlign w:val="subscript"/>
        </w:rPr>
        <w:t>λ=0.5</w:t>
      </w:r>
      <w:r w:rsidRPr="00947635">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07A786B4"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6.</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SNR = 100) fitted using a range of B</w:t>
      </w:r>
      <w:r w:rsidRPr="00947635">
        <w:rPr>
          <w:b w:val="0"/>
          <w:noProof/>
          <w:vertAlign w:val="subscript"/>
        </w:rPr>
        <w:t>1</w:t>
      </w:r>
      <w:r w:rsidRPr="00947635">
        <w:rPr>
          <w:b w:val="0"/>
          <w:noProof/>
        </w:rPr>
        <w:t xml:space="preserve"> errors (ΔB</w:t>
      </w:r>
      <w:r w:rsidRPr="00947635">
        <w:rPr>
          <w:b w:val="0"/>
          <w:noProof/>
          <w:vertAlign w:val="subscript"/>
        </w:rPr>
        <w:t>1</w:t>
      </w:r>
      <w:r w:rsidRPr="00947635">
        <w:rPr>
          <w:b w:val="0"/>
          <w:noProof/>
        </w:rPr>
        <w:t xml:space="preserve"> = ±30%, B</w:t>
      </w:r>
      <w:r w:rsidRPr="00947635">
        <w:rPr>
          <w:b w:val="0"/>
          <w:noProof/>
          <w:vertAlign w:val="subscript"/>
        </w:rPr>
        <w:t>1,nominal</w:t>
      </w:r>
      <w:r w:rsidRPr="00947635">
        <w:rPr>
          <w:b w:val="0"/>
          <w:noProof/>
        </w:rPr>
        <w:t xml:space="preserve"> = 1 n.u.)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the accurate B</w:t>
      </w:r>
      <w:r w:rsidRPr="00947635">
        <w:rPr>
          <w:b w:val="0"/>
          <w:noProof/>
          <w:vertAlign w:val="subscript"/>
        </w:rPr>
        <w:t>1</w:t>
      </w:r>
      <w:r w:rsidRPr="00947635">
        <w:rPr>
          <w:b w:val="0"/>
          <w:noProof/>
        </w:rPr>
        <w:t xml:space="preserve"> value case (ΔB</w:t>
      </w:r>
      <w:r w:rsidRPr="00947635">
        <w:rPr>
          <w:b w:val="0"/>
          <w:noProof/>
          <w:vertAlign w:val="subscript"/>
        </w:rPr>
        <w:t>1</w:t>
      </w:r>
      <w:r w:rsidRPr="00947635">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40E76C8D"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7.</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xml:space="preserve">). Mean F values (% error) shown here were </w:t>
      </w:r>
      <w:r w:rsidRPr="00947635">
        <w:rPr>
          <w:b w:val="0"/>
          <w:noProof/>
        </w:rPr>
        <w:lastRenderedPageBreak/>
        <w:t>compared relative to data fitted for an ideal SNR case (noiseless), and the grey region represents the region of ±1% error. Data was fitted under the assumption of ideal B</w:t>
      </w:r>
      <w:r w:rsidRPr="00947635">
        <w:rPr>
          <w:b w:val="0"/>
          <w:noProof/>
          <w:vertAlign w:val="subscript"/>
        </w:rPr>
        <w:t>1</w:t>
      </w:r>
      <w:r w:rsidRPr="00947635">
        <w:rPr>
          <w:b w:val="0"/>
          <w:noProof/>
        </w:rPr>
        <w:t xml:space="preserve"> values (B</w:t>
      </w:r>
      <w:r w:rsidRPr="00947635">
        <w:rPr>
          <w:b w:val="0"/>
          <w:noProof/>
          <w:vertAlign w:val="subscript"/>
        </w:rPr>
        <w:t>1</w:t>
      </w:r>
      <w:r w:rsidRPr="00947635">
        <w:rPr>
          <w:b w:val="0"/>
          <w:noProof/>
        </w:rPr>
        <w:t xml:space="preserve"> = 1 n.u., solid lines), and for the case of a 15% overestimation in B</w:t>
      </w:r>
      <w:r w:rsidRPr="00947635">
        <w:rPr>
          <w:b w:val="0"/>
          <w:noProof/>
          <w:vertAlign w:val="subscript"/>
        </w:rPr>
        <w:t>1</w:t>
      </w:r>
      <w:r w:rsidRPr="00947635">
        <w:rPr>
          <w:b w:val="0"/>
          <w:noProof/>
        </w:rPr>
        <w:t xml:space="preserve"> (B</w:t>
      </w:r>
      <w:r w:rsidRPr="00947635">
        <w:rPr>
          <w:b w:val="0"/>
          <w:noProof/>
          <w:vertAlign w:val="subscript"/>
        </w:rPr>
        <w:t>1</w:t>
      </w:r>
      <w:r w:rsidRPr="00947635">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13" w:name="_Ref492993963"/>
      <w:bookmarkStart w:id="14" w:name="_Toc492904924"/>
      <w:bookmarkStart w:id="15" w:name="_Toc492904983"/>
      <w:bookmarkStart w:id="16" w:name="_Toc492905406"/>
      <w:bookmarkStart w:id="17" w:name="_Toc493360416"/>
      <w:bookmarkStart w:id="18" w:name="_Toc493373899"/>
      <w:bookmarkStart w:id="19" w:name="_Toc493505997"/>
      <w:bookmarkStart w:id="20" w:name="_Toc493750997"/>
      <w:bookmarkStart w:id="21" w:name="_Toc493751107"/>
      <w:r>
        <w:t xml:space="preserve">Figure </w:t>
      </w:r>
      <w:fldSimple w:instr=" SEQ Figure \* ARABIC ">
        <w:r w:rsidR="00162BF9">
          <w:rPr>
            <w:noProof/>
          </w:rPr>
          <w:t>1</w:t>
        </w:r>
      </w:fldSimple>
      <w:bookmarkEnd w:id="13"/>
      <w:r>
        <w:t xml:space="preserve">. </w:t>
      </w:r>
      <w:bookmarkEnd w:id="14"/>
      <w:bookmarkEnd w:id="15"/>
      <w:bookmarkEnd w:id="16"/>
      <w:r w:rsidR="00153C29">
        <w:rPr>
          <w:b w:val="0"/>
        </w:rPr>
        <w:t xml:space="preserve">Simulated </w:t>
      </w:r>
      <w:proofErr w:type="spellStart"/>
      <w:r w:rsidR="00153C29">
        <w:rPr>
          <w:b w:val="0"/>
        </w:rPr>
        <w:t>qMT</w:t>
      </w:r>
      <w:proofErr w:type="spellEnd"/>
      <w:r w:rsidR="00153C29">
        <w:rPr>
          <w:b w:val="0"/>
        </w:rPr>
        <w:t xml:space="preserve"> parameter (F, </w:t>
      </w:r>
      <w:proofErr w:type="spellStart"/>
      <w:r w:rsidR="00153C29">
        <w:rPr>
          <w:b w:val="0"/>
        </w:rPr>
        <w:t>k</w:t>
      </w:r>
      <w:r w:rsidR="00153C29">
        <w:rPr>
          <w:b w:val="0"/>
          <w:vertAlign w:val="subscript"/>
        </w:rPr>
        <w:t>f</w:t>
      </w:r>
      <w:proofErr w:type="spellEnd"/>
      <w:r w:rsidR="00153C29">
        <w:rPr>
          <w:b w:val="0"/>
        </w:rPr>
        <w:t>, T</w:t>
      </w:r>
      <w:proofErr w:type="gramStart"/>
      <w:r w:rsidR="00153C29">
        <w:rPr>
          <w:b w:val="0"/>
          <w:vertAlign w:val="subscript"/>
        </w:rPr>
        <w:t>2,f</w:t>
      </w:r>
      <w:proofErr w:type="gramEnd"/>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 xml:space="preserve">-measurement (blue: VFA – variable flip </w:t>
      </w:r>
      <w:proofErr w:type="spellStart"/>
      <w:r w:rsidR="00153C29">
        <w:rPr>
          <w:b w:val="0"/>
        </w:rPr>
        <w:t>andle</w:t>
      </w:r>
      <w:proofErr w:type="spellEnd"/>
      <w:r w:rsidR="00153C29">
        <w:rPr>
          <w:b w:val="0"/>
        </w:rPr>
        <w:t xml:space="preserve">). Solid lines are parameter errors calculated from minimizing Eq. [2] (first-order approximation of the Taylor expansion), and dotted lines are parameter errors calculated from fitting the </w:t>
      </w:r>
      <w:proofErr w:type="spellStart"/>
      <w:r w:rsidR="00153C29">
        <w:rPr>
          <w:b w:val="0"/>
        </w:rPr>
        <w:t>qMT</w:t>
      </w:r>
      <w:proofErr w:type="spellEnd"/>
      <w:r w:rsidR="00153C29">
        <w:rPr>
          <w:b w:val="0"/>
        </w:rPr>
        <w:t xml:space="preserve"> signal the Sled &amp; Pike model.</w:t>
      </w:r>
      <w:r w:rsidR="00B501A4">
        <w:rPr>
          <w:b w:val="0"/>
        </w:rPr>
        <w:t xml:space="preserve"> The tissue parameters and </w:t>
      </w:r>
      <w:proofErr w:type="spellStart"/>
      <w:r w:rsidR="00B501A4">
        <w:rPr>
          <w:b w:val="0"/>
        </w:rPr>
        <w:t>qMT</w:t>
      </w:r>
      <w:proofErr w:type="spellEnd"/>
      <w:r w:rsidR="00B501A4">
        <w:rPr>
          <w:b w:val="0"/>
        </w:rPr>
        <w:t xml:space="preserve"> protocol values were matched to those presented in Boudreau et al. 2017 (see Fig. 3 of the paper).</w:t>
      </w:r>
      <w:bookmarkEnd w:id="17"/>
      <w:bookmarkEnd w:id="18"/>
      <w:bookmarkEnd w:id="19"/>
      <w:bookmarkEnd w:id="20"/>
      <w:bookmarkEnd w:id="21"/>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22" w:name="_Ref492993971"/>
      <w:bookmarkStart w:id="23" w:name="_Toc492904925"/>
      <w:bookmarkStart w:id="24" w:name="_Toc492904984"/>
      <w:bookmarkStart w:id="25" w:name="_Toc492905407"/>
      <w:bookmarkStart w:id="26" w:name="_Toc493360417"/>
      <w:bookmarkStart w:id="27" w:name="_Toc493373900"/>
      <w:bookmarkStart w:id="28" w:name="_Toc493505998"/>
      <w:bookmarkStart w:id="29" w:name="_Toc493750998"/>
      <w:bookmarkStart w:id="30" w:name="_Toc493751108"/>
      <w:r>
        <w:t xml:space="preserve">Figure </w:t>
      </w:r>
      <w:fldSimple w:instr=" SEQ Figure \* ARABIC ">
        <w:r w:rsidR="00162BF9">
          <w:rPr>
            <w:noProof/>
          </w:rPr>
          <w:t>2</w:t>
        </w:r>
      </w:fldSimple>
      <w:bookmarkEnd w:id="22"/>
      <w:r>
        <w:t xml:space="preserve">. </w:t>
      </w:r>
      <w:bookmarkEnd w:id="23"/>
      <w:bookmarkEnd w:id="24"/>
      <w:bookmarkEnd w:id="25"/>
      <w:r w:rsidR="00BD7856">
        <w:rPr>
          <w:b w:val="0"/>
        </w:rPr>
        <w:t xml:space="preserve">Simulated </w:t>
      </w:r>
      <w:proofErr w:type="spellStart"/>
      <w:r w:rsidR="00BD7856">
        <w:rPr>
          <w:b w:val="0"/>
        </w:rPr>
        <w:t>qMT</w:t>
      </w:r>
      <w:proofErr w:type="spellEnd"/>
      <w:r w:rsidR="00BD7856">
        <w:rPr>
          <w:b w:val="0"/>
        </w:rPr>
        <w:t xml:space="preserve"> parameter (F, </w:t>
      </w:r>
      <w:proofErr w:type="spellStart"/>
      <w:r w:rsidR="00BD7856">
        <w:rPr>
          <w:b w:val="0"/>
        </w:rPr>
        <w:t>k</w:t>
      </w:r>
      <w:r w:rsidR="00BD7856">
        <w:rPr>
          <w:b w:val="0"/>
          <w:vertAlign w:val="subscript"/>
        </w:rPr>
        <w:t>f</w:t>
      </w:r>
      <w:proofErr w:type="spellEnd"/>
      <w:r w:rsidR="00BD7856">
        <w:rPr>
          <w:b w:val="0"/>
        </w:rPr>
        <w:t>, T</w:t>
      </w:r>
      <w:proofErr w:type="gramStart"/>
      <w:r w:rsidR="00BD7856">
        <w:rPr>
          <w:b w:val="0"/>
          <w:vertAlign w:val="subscript"/>
        </w:rPr>
        <w:t>2,f</w:t>
      </w:r>
      <w:proofErr w:type="gramEnd"/>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 xml:space="preserve">=0.05, comparing logarithmically-uniform (offsets) </w:t>
      </w:r>
      <w:proofErr w:type="spellStart"/>
      <w:r w:rsidR="00ED341D">
        <w:rPr>
          <w:b w:val="0"/>
        </w:rPr>
        <w:t>qMT</w:t>
      </w:r>
      <w:proofErr w:type="spellEnd"/>
      <w:r w:rsidR="00ED341D">
        <w:rPr>
          <w:b w:val="0"/>
        </w:rPr>
        <w:t xml:space="preserve">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26"/>
      <w:bookmarkEnd w:id="27"/>
      <w:bookmarkEnd w:id="28"/>
      <w:bookmarkEnd w:id="29"/>
      <w:bookmarkEnd w:id="30"/>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31" w:name="_Ref492994003"/>
      <w:bookmarkStart w:id="32" w:name="_Toc492905408"/>
      <w:bookmarkStart w:id="33" w:name="_Toc493360418"/>
      <w:bookmarkStart w:id="34" w:name="_Toc493373901"/>
      <w:bookmarkStart w:id="35" w:name="_Toc493505999"/>
      <w:bookmarkStart w:id="36" w:name="_Toc493750999"/>
      <w:bookmarkStart w:id="37" w:name="_Toc493751109"/>
      <w:r>
        <w:t xml:space="preserve">Figure </w:t>
      </w:r>
      <w:fldSimple w:instr=" SEQ Figure \* ARABIC ">
        <w:r w:rsidR="00162BF9">
          <w:rPr>
            <w:noProof/>
          </w:rPr>
          <w:t>3</w:t>
        </w:r>
      </w:fldSimple>
      <w:bookmarkEnd w:id="31"/>
      <w:r>
        <w:t>.</w:t>
      </w:r>
      <w:r>
        <w:rPr>
          <w:b w:val="0"/>
        </w:rPr>
        <w:t xml:space="preserve"> </w:t>
      </w:r>
      <w:bookmarkEnd w:id="32"/>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w:t>
      </w:r>
      <w:proofErr w:type="gramStart"/>
      <w:r w:rsidR="003B7715">
        <w:rPr>
          <w:b w:val="0"/>
        </w:rPr>
        <w:t>312 point</w:t>
      </w:r>
      <w:proofErr w:type="gramEnd"/>
      <w:r w:rsidR="003B7715">
        <w:rPr>
          <w:b w:val="0"/>
        </w:rPr>
        <w:t xml:space="preserve">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proofErr w:type="spellStart"/>
      <w:r w:rsidR="003B7715">
        <w:t>S</w:t>
      </w:r>
      <w:r w:rsidR="003B7715">
        <w:rPr>
          <w:i/>
          <w:vertAlign w:val="subscript"/>
        </w:rPr>
        <w:t>p</w:t>
      </w:r>
      <w:proofErr w:type="spellEnd"/>
      <w:r w:rsidR="003B7715">
        <w:rPr>
          <w:b w:val="0"/>
        </w:rPr>
        <w:t xml:space="preserve"> – Eq. 2).</w:t>
      </w:r>
      <w:bookmarkEnd w:id="33"/>
      <w:bookmarkEnd w:id="34"/>
      <w:bookmarkEnd w:id="35"/>
      <w:bookmarkEnd w:id="36"/>
      <w:bookmarkEnd w:id="37"/>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38" w:name="_Ref492994018"/>
      <w:bookmarkStart w:id="39" w:name="_Toc492905409"/>
      <w:bookmarkStart w:id="40" w:name="_Toc493360419"/>
      <w:bookmarkStart w:id="41" w:name="_Toc493373902"/>
      <w:bookmarkStart w:id="42" w:name="_Toc493506000"/>
      <w:bookmarkStart w:id="43" w:name="_Toc493751000"/>
      <w:bookmarkStart w:id="44" w:name="_Toc493751110"/>
      <w:r>
        <w:t xml:space="preserve">Figure </w:t>
      </w:r>
      <w:fldSimple w:instr=" SEQ Figure \* ARABIC ">
        <w:r w:rsidR="00162BF9">
          <w:rPr>
            <w:noProof/>
          </w:rPr>
          <w:t>4</w:t>
        </w:r>
      </w:fldSimple>
      <w:bookmarkEnd w:id="38"/>
      <w:r>
        <w:t>.</w:t>
      </w:r>
      <w:r>
        <w:rPr>
          <w:b w:val="0"/>
        </w:rPr>
        <w:t xml:space="preserve"> </w:t>
      </w:r>
      <w:bookmarkEnd w:id="39"/>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w:t>
      </w:r>
      <w:proofErr w:type="spellStart"/>
      <w:r w:rsidR="003A4867">
        <w:rPr>
          <w:b w:val="0"/>
        </w:rPr>
        <w:t>CRLB</w:t>
      </w:r>
      <w:r w:rsidR="003A4867" w:rsidRPr="003A4867">
        <w:rPr>
          <w:b w:val="0"/>
          <w:vertAlign w:val="subscript"/>
        </w:rPr>
        <w:t>λ</w:t>
      </w:r>
      <w:proofErr w:type="spellEnd"/>
      <w:r w:rsidR="003A4867">
        <w:rPr>
          <w:b w:val="0"/>
        </w:rPr>
        <w:t>) equation (Eq. 5). 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40"/>
      <w:bookmarkEnd w:id="41"/>
      <w:bookmarkEnd w:id="42"/>
      <w:bookmarkEnd w:id="43"/>
      <w:bookmarkEnd w:id="44"/>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45" w:name="_Ref492994028"/>
      <w:bookmarkStart w:id="46" w:name="_Toc492905410"/>
      <w:bookmarkStart w:id="47" w:name="_Toc493360420"/>
      <w:bookmarkStart w:id="48" w:name="_Toc493373903"/>
      <w:bookmarkStart w:id="49" w:name="_Toc493506001"/>
      <w:bookmarkStart w:id="50" w:name="_Toc493751001"/>
      <w:bookmarkStart w:id="51" w:name="_Toc493751111"/>
      <w:r>
        <w:t xml:space="preserve">Figure </w:t>
      </w:r>
      <w:fldSimple w:instr=" SEQ Figure \* ARABIC ">
        <w:r w:rsidR="00162BF9">
          <w:rPr>
            <w:noProof/>
          </w:rPr>
          <w:t>5</w:t>
        </w:r>
      </w:fldSimple>
      <w:bookmarkEnd w:id="45"/>
      <w:r>
        <w:t>.</w:t>
      </w:r>
      <w:r>
        <w:rPr>
          <w:b w:val="0"/>
        </w:rPr>
        <w:t xml:space="preserve"> </w:t>
      </w:r>
      <w:bookmarkEnd w:id="46"/>
      <w:r w:rsidR="003A4867">
        <w:rPr>
          <w:b w:val="0"/>
        </w:rPr>
        <w:t xml:space="preserve">Comparison between the 10-point protocol iteratively optimized from a </w:t>
      </w:r>
      <w:proofErr w:type="gramStart"/>
      <w:r w:rsidR="003A4867">
        <w:rPr>
          <w:b w:val="0"/>
        </w:rPr>
        <w:t>312 point</w:t>
      </w:r>
      <w:proofErr w:type="gramEnd"/>
      <w:r w:rsidR="003A4867">
        <w:rPr>
          <w:b w:val="0"/>
        </w:rPr>
        <w:t xml:space="preserve"> search space using solely 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47"/>
      <w:bookmarkEnd w:id="48"/>
      <w:bookmarkEnd w:id="49"/>
      <w:bookmarkEnd w:id="50"/>
      <w:bookmarkEnd w:id="51"/>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52" w:name="_Ref492994049"/>
      <w:bookmarkStart w:id="53" w:name="_Toc492905411"/>
      <w:bookmarkStart w:id="54" w:name="_Toc493360421"/>
      <w:bookmarkStart w:id="55" w:name="_Toc493373904"/>
      <w:bookmarkStart w:id="56" w:name="_Toc493506002"/>
      <w:bookmarkStart w:id="57" w:name="_Toc493751002"/>
      <w:bookmarkStart w:id="58" w:name="_Toc493751112"/>
      <w:r>
        <w:t xml:space="preserve">Figure </w:t>
      </w:r>
      <w:fldSimple w:instr=" SEQ Figure \* ARABIC ">
        <w:r w:rsidR="00162BF9">
          <w:rPr>
            <w:noProof/>
          </w:rPr>
          <w:t>6</w:t>
        </w:r>
      </w:fldSimple>
      <w:bookmarkEnd w:id="52"/>
      <w:r>
        <w:t>.</w:t>
      </w:r>
      <w:r>
        <w:rPr>
          <w:b w:val="0"/>
        </w:rPr>
        <w:t xml:space="preserve"> </w:t>
      </w:r>
      <w:bookmarkEnd w:id="53"/>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proofErr w:type="gramStart"/>
      <w:r w:rsidR="001514A3">
        <w:rPr>
          <w:b w:val="0"/>
          <w:vertAlign w:val="subscript"/>
        </w:rPr>
        <w:t>1,nominal</w:t>
      </w:r>
      <w:proofErr w:type="gramEnd"/>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 values representing different tissue types (white matter – </w:t>
      </w:r>
      <w:proofErr w:type="spellStart"/>
      <w:r w:rsidR="001514A3">
        <w:t>a</w:t>
      </w:r>
      <w:r w:rsidR="001514A3">
        <w:rPr>
          <w:b w:val="0"/>
        </w:rPr>
        <w:t>,</w:t>
      </w:r>
      <w:r w:rsidR="001514A3">
        <w:t>c</w:t>
      </w:r>
      <w:proofErr w:type="spell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xml:space="preserve">. Simulated signal values were generated and fitted for three different 10 point </w:t>
      </w:r>
      <w:proofErr w:type="spellStart"/>
      <w:r w:rsidR="001514A3">
        <w:rPr>
          <w:b w:val="0"/>
        </w:rPr>
        <w:t>q</w:t>
      </w:r>
      <w:r w:rsidR="003935A8">
        <w:rPr>
          <w:b w:val="0"/>
        </w:rPr>
        <w:t>MT</w:t>
      </w:r>
      <w:proofErr w:type="spellEnd"/>
      <w:r w:rsidR="003935A8">
        <w:rPr>
          <w:b w:val="0"/>
        </w:rPr>
        <w:t xml:space="preserve">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54"/>
      <w:bookmarkEnd w:id="55"/>
      <w:bookmarkEnd w:id="56"/>
      <w:bookmarkEnd w:id="57"/>
      <w:bookmarkEnd w:id="58"/>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326056D1" w:rsidR="00E3181D" w:rsidRPr="00E3181D" w:rsidRDefault="00E3181D" w:rsidP="00E3181D">
      <w:pPr>
        <w:pStyle w:val="Lgende"/>
        <w:rPr>
          <w:b w:val="0"/>
        </w:rPr>
      </w:pPr>
      <w:bookmarkStart w:id="59" w:name="_Ref492994059"/>
      <w:bookmarkStart w:id="60" w:name="_Toc492905412"/>
      <w:bookmarkStart w:id="61" w:name="_Toc493360422"/>
      <w:bookmarkStart w:id="62" w:name="_Toc493373905"/>
      <w:bookmarkStart w:id="63" w:name="_Toc493506003"/>
      <w:bookmarkStart w:id="64" w:name="_Toc493751003"/>
      <w:bookmarkStart w:id="65" w:name="_Toc493751113"/>
      <w:r>
        <w:t xml:space="preserve">Figure </w:t>
      </w:r>
      <w:fldSimple w:instr=" SEQ Figure \* ARABIC ">
        <w:r w:rsidR="00162BF9">
          <w:rPr>
            <w:noProof/>
          </w:rPr>
          <w:t>7</w:t>
        </w:r>
      </w:fldSimple>
      <w:bookmarkEnd w:id="59"/>
      <w:r>
        <w:t>.</w:t>
      </w:r>
      <w:r>
        <w:rPr>
          <w:b w:val="0"/>
        </w:rPr>
        <w:t xml:space="preserve"> </w:t>
      </w:r>
      <w:bookmarkEnd w:id="60"/>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parameter values representing different tissue types (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w:t>
      </w:r>
      <w:proofErr w:type="spellStart"/>
      <w:r w:rsidR="00334B49">
        <w:rPr>
          <w:b w:val="0"/>
        </w:rPr>
        <w:t>n.u</w:t>
      </w:r>
      <w:proofErr w:type="spellEnd"/>
      <w:r w:rsidR="00334B49">
        <w:rPr>
          <w:b w:val="0"/>
        </w:rPr>
        <w:t>., solid lines), and for the case of 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d fitted for three different 10 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61"/>
      <w:bookmarkEnd w:id="62"/>
      <w:bookmarkEnd w:id="63"/>
      <w:bookmarkEnd w:id="64"/>
      <w:bookmarkEnd w:id="65"/>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C89F3D" w14:textId="77777777" w:rsidR="00A5711A" w:rsidRDefault="00A5711A">
      <w:r>
        <w:separator/>
      </w:r>
    </w:p>
    <w:p w14:paraId="6B91B5D5" w14:textId="77777777" w:rsidR="00A5711A" w:rsidRDefault="00A5711A"/>
  </w:endnote>
  <w:endnote w:type="continuationSeparator" w:id="0">
    <w:p w14:paraId="36C6743E" w14:textId="77777777" w:rsidR="00A5711A" w:rsidRDefault="00A5711A">
      <w:r>
        <w:continuationSeparator/>
      </w:r>
    </w:p>
    <w:p w14:paraId="76663241" w14:textId="77777777" w:rsidR="00A5711A" w:rsidRDefault="00A571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162BF9" w:rsidRDefault="00162BF9"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162BF9" w:rsidRDefault="00162BF9"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162BF9" w:rsidRDefault="00162BF9"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153698">
      <w:rPr>
        <w:rStyle w:val="Numrodepage"/>
        <w:noProof/>
      </w:rPr>
      <w:t>3</w:t>
    </w:r>
    <w:r>
      <w:rPr>
        <w:rStyle w:val="Numrodepage"/>
      </w:rPr>
      <w:fldChar w:fldCharType="end"/>
    </w:r>
  </w:p>
  <w:p w14:paraId="74D1FFB5" w14:textId="77777777" w:rsidR="00162BF9" w:rsidRPr="00480E6C" w:rsidRDefault="00162BF9"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162BF9" w:rsidRPr="00480E6C" w:rsidRDefault="00162BF9"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FC4824" w14:textId="77777777" w:rsidR="00A5711A" w:rsidRDefault="00A5711A">
      <w:r>
        <w:separator/>
      </w:r>
    </w:p>
    <w:p w14:paraId="5668803E" w14:textId="77777777" w:rsidR="00A5711A" w:rsidRDefault="00A5711A"/>
  </w:footnote>
  <w:footnote w:type="continuationSeparator" w:id="0">
    <w:p w14:paraId="3B15A96E" w14:textId="77777777" w:rsidR="00A5711A" w:rsidRDefault="00A5711A">
      <w:r>
        <w:continuationSeparator/>
      </w:r>
    </w:p>
    <w:p w14:paraId="4911BABA" w14:textId="77777777" w:rsidR="00A5711A" w:rsidRDefault="00A5711A"/>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2717&lt;/item&gt;&lt;item&gt;2795&lt;/item&gt;&lt;item&gt;2822&lt;/item&gt;&lt;item&gt;2832&lt;/item&gt;&lt;item&gt;3570&lt;/item&gt;&lt;item&gt;3662&lt;/item&gt;&lt;item&gt;3675&lt;/item&gt;&lt;item&gt;3770&lt;/item&gt;&lt;item&gt;3772&lt;/item&gt;&lt;item&gt;8188&lt;/item&gt;&lt;item&gt;8231&lt;/item&gt;&lt;item&gt;8255&lt;/item&gt;&lt;/record-ids&gt;&lt;/item&gt;&lt;/Libraries&gt;"/>
  </w:docVars>
  <w:rsids>
    <w:rsidRoot w:val="002A25C7"/>
    <w:rsid w:val="000000C6"/>
    <w:rsid w:val="00004142"/>
    <w:rsid w:val="00004CF6"/>
    <w:rsid w:val="00005487"/>
    <w:rsid w:val="0000765A"/>
    <w:rsid w:val="00011CB8"/>
    <w:rsid w:val="00012A72"/>
    <w:rsid w:val="000130F1"/>
    <w:rsid w:val="00013F0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E8E"/>
    <w:rsid w:val="00036340"/>
    <w:rsid w:val="00036B59"/>
    <w:rsid w:val="00036F87"/>
    <w:rsid w:val="00037BAC"/>
    <w:rsid w:val="00040821"/>
    <w:rsid w:val="00041D3F"/>
    <w:rsid w:val="00041FA2"/>
    <w:rsid w:val="0005144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FA"/>
    <w:rsid w:val="000827CB"/>
    <w:rsid w:val="00082F6D"/>
    <w:rsid w:val="00083D67"/>
    <w:rsid w:val="00083FA2"/>
    <w:rsid w:val="00084957"/>
    <w:rsid w:val="00084DF8"/>
    <w:rsid w:val="0009048B"/>
    <w:rsid w:val="0009140D"/>
    <w:rsid w:val="00092CC2"/>
    <w:rsid w:val="0009318E"/>
    <w:rsid w:val="000950D5"/>
    <w:rsid w:val="00096429"/>
    <w:rsid w:val="000A47AE"/>
    <w:rsid w:val="000A664F"/>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1F9D"/>
    <w:rsid w:val="000D47C2"/>
    <w:rsid w:val="000E0D0F"/>
    <w:rsid w:val="000E1A8D"/>
    <w:rsid w:val="000E3370"/>
    <w:rsid w:val="000E3987"/>
    <w:rsid w:val="000E3A8E"/>
    <w:rsid w:val="000E4899"/>
    <w:rsid w:val="000E4DA9"/>
    <w:rsid w:val="000E58D3"/>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DA7"/>
    <w:rsid w:val="0010185C"/>
    <w:rsid w:val="00101B68"/>
    <w:rsid w:val="001033AA"/>
    <w:rsid w:val="001044E1"/>
    <w:rsid w:val="0010595A"/>
    <w:rsid w:val="001102DE"/>
    <w:rsid w:val="00111FDF"/>
    <w:rsid w:val="001128E1"/>
    <w:rsid w:val="00112EF5"/>
    <w:rsid w:val="00115EB2"/>
    <w:rsid w:val="0011714D"/>
    <w:rsid w:val="00117B0F"/>
    <w:rsid w:val="00121999"/>
    <w:rsid w:val="001255FE"/>
    <w:rsid w:val="00125A90"/>
    <w:rsid w:val="00127D02"/>
    <w:rsid w:val="00127D96"/>
    <w:rsid w:val="00127E59"/>
    <w:rsid w:val="001301A8"/>
    <w:rsid w:val="001302D4"/>
    <w:rsid w:val="00132C1E"/>
    <w:rsid w:val="00135CFE"/>
    <w:rsid w:val="00140419"/>
    <w:rsid w:val="001470F5"/>
    <w:rsid w:val="00147A0A"/>
    <w:rsid w:val="001514A3"/>
    <w:rsid w:val="00151656"/>
    <w:rsid w:val="00153466"/>
    <w:rsid w:val="00153698"/>
    <w:rsid w:val="00153C29"/>
    <w:rsid w:val="00153F84"/>
    <w:rsid w:val="00155C96"/>
    <w:rsid w:val="001560DE"/>
    <w:rsid w:val="00162BF9"/>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A03"/>
    <w:rsid w:val="00191E1C"/>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C00B4"/>
    <w:rsid w:val="001C01AF"/>
    <w:rsid w:val="001C185B"/>
    <w:rsid w:val="001C1F5F"/>
    <w:rsid w:val="001C33FB"/>
    <w:rsid w:val="001C3AEC"/>
    <w:rsid w:val="001C3F7E"/>
    <w:rsid w:val="001C4426"/>
    <w:rsid w:val="001C561B"/>
    <w:rsid w:val="001C78EE"/>
    <w:rsid w:val="001D2652"/>
    <w:rsid w:val="001D3B81"/>
    <w:rsid w:val="001D6AF7"/>
    <w:rsid w:val="001E2527"/>
    <w:rsid w:val="001E502F"/>
    <w:rsid w:val="001F002A"/>
    <w:rsid w:val="001F1F39"/>
    <w:rsid w:val="00201729"/>
    <w:rsid w:val="002020F4"/>
    <w:rsid w:val="00203701"/>
    <w:rsid w:val="00205010"/>
    <w:rsid w:val="00206A61"/>
    <w:rsid w:val="00210866"/>
    <w:rsid w:val="002124E7"/>
    <w:rsid w:val="00215055"/>
    <w:rsid w:val="002151E1"/>
    <w:rsid w:val="00215200"/>
    <w:rsid w:val="00215206"/>
    <w:rsid w:val="0021547C"/>
    <w:rsid w:val="00215D4A"/>
    <w:rsid w:val="00215E77"/>
    <w:rsid w:val="00217D5D"/>
    <w:rsid w:val="00221D0E"/>
    <w:rsid w:val="00223DFB"/>
    <w:rsid w:val="0022417D"/>
    <w:rsid w:val="002249C9"/>
    <w:rsid w:val="00225C2A"/>
    <w:rsid w:val="0022600B"/>
    <w:rsid w:val="00226293"/>
    <w:rsid w:val="00227486"/>
    <w:rsid w:val="0023484A"/>
    <w:rsid w:val="00235A36"/>
    <w:rsid w:val="0023655C"/>
    <w:rsid w:val="00236A89"/>
    <w:rsid w:val="00236B0E"/>
    <w:rsid w:val="00241D47"/>
    <w:rsid w:val="002423BB"/>
    <w:rsid w:val="00242D86"/>
    <w:rsid w:val="00245B43"/>
    <w:rsid w:val="00246C05"/>
    <w:rsid w:val="002532A9"/>
    <w:rsid w:val="0025512C"/>
    <w:rsid w:val="00257D22"/>
    <w:rsid w:val="00262B46"/>
    <w:rsid w:val="00262C9B"/>
    <w:rsid w:val="00264151"/>
    <w:rsid w:val="00265FAF"/>
    <w:rsid w:val="0026608B"/>
    <w:rsid w:val="0026614A"/>
    <w:rsid w:val="0027032C"/>
    <w:rsid w:val="0027045E"/>
    <w:rsid w:val="00270EAA"/>
    <w:rsid w:val="00271562"/>
    <w:rsid w:val="00273BF1"/>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2BCD"/>
    <w:rsid w:val="002B330C"/>
    <w:rsid w:val="002B50F2"/>
    <w:rsid w:val="002B5566"/>
    <w:rsid w:val="002B5643"/>
    <w:rsid w:val="002B66D7"/>
    <w:rsid w:val="002B7C8C"/>
    <w:rsid w:val="002C0286"/>
    <w:rsid w:val="002C176A"/>
    <w:rsid w:val="002C1F44"/>
    <w:rsid w:val="002C26F7"/>
    <w:rsid w:val="002C43DB"/>
    <w:rsid w:val="002C4586"/>
    <w:rsid w:val="002C6C62"/>
    <w:rsid w:val="002D0088"/>
    <w:rsid w:val="002D00BD"/>
    <w:rsid w:val="002D19C3"/>
    <w:rsid w:val="002D4170"/>
    <w:rsid w:val="002D4CAC"/>
    <w:rsid w:val="002D6DF7"/>
    <w:rsid w:val="002D7174"/>
    <w:rsid w:val="002E0116"/>
    <w:rsid w:val="002E0451"/>
    <w:rsid w:val="002E37D2"/>
    <w:rsid w:val="002E668D"/>
    <w:rsid w:val="002F03F4"/>
    <w:rsid w:val="002F280C"/>
    <w:rsid w:val="002F350D"/>
    <w:rsid w:val="002F3865"/>
    <w:rsid w:val="00303822"/>
    <w:rsid w:val="00303F6B"/>
    <w:rsid w:val="00311347"/>
    <w:rsid w:val="00313934"/>
    <w:rsid w:val="00314DDD"/>
    <w:rsid w:val="003163D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35BC"/>
    <w:rsid w:val="003438BA"/>
    <w:rsid w:val="00343A53"/>
    <w:rsid w:val="00345216"/>
    <w:rsid w:val="00345DEE"/>
    <w:rsid w:val="003477C5"/>
    <w:rsid w:val="003517C5"/>
    <w:rsid w:val="003549FE"/>
    <w:rsid w:val="00354E1B"/>
    <w:rsid w:val="00356435"/>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5794"/>
    <w:rsid w:val="00376AA5"/>
    <w:rsid w:val="00376BB6"/>
    <w:rsid w:val="003776A8"/>
    <w:rsid w:val="00380B9C"/>
    <w:rsid w:val="003812BB"/>
    <w:rsid w:val="00382675"/>
    <w:rsid w:val="0038297C"/>
    <w:rsid w:val="00382E5F"/>
    <w:rsid w:val="00383C93"/>
    <w:rsid w:val="00383FF9"/>
    <w:rsid w:val="00385210"/>
    <w:rsid w:val="00385814"/>
    <w:rsid w:val="003868FD"/>
    <w:rsid w:val="00386F6A"/>
    <w:rsid w:val="003901D0"/>
    <w:rsid w:val="003905CA"/>
    <w:rsid w:val="003910B7"/>
    <w:rsid w:val="00391BFF"/>
    <w:rsid w:val="00391F2C"/>
    <w:rsid w:val="00392B32"/>
    <w:rsid w:val="003935A8"/>
    <w:rsid w:val="00396789"/>
    <w:rsid w:val="0039686C"/>
    <w:rsid w:val="003A2193"/>
    <w:rsid w:val="003A2CB8"/>
    <w:rsid w:val="003A3F5D"/>
    <w:rsid w:val="003A40AC"/>
    <w:rsid w:val="003A4867"/>
    <w:rsid w:val="003A5689"/>
    <w:rsid w:val="003A5812"/>
    <w:rsid w:val="003A6A53"/>
    <w:rsid w:val="003B0202"/>
    <w:rsid w:val="003B1C25"/>
    <w:rsid w:val="003B2441"/>
    <w:rsid w:val="003B3E01"/>
    <w:rsid w:val="003B56E1"/>
    <w:rsid w:val="003B71FA"/>
    <w:rsid w:val="003B7715"/>
    <w:rsid w:val="003B7D87"/>
    <w:rsid w:val="003C18CC"/>
    <w:rsid w:val="003C23D9"/>
    <w:rsid w:val="003C385E"/>
    <w:rsid w:val="003C4DBA"/>
    <w:rsid w:val="003C4EC5"/>
    <w:rsid w:val="003C7E9D"/>
    <w:rsid w:val="003D3E52"/>
    <w:rsid w:val="003D4843"/>
    <w:rsid w:val="003D5713"/>
    <w:rsid w:val="003D7CAC"/>
    <w:rsid w:val="003E0BF4"/>
    <w:rsid w:val="003E4371"/>
    <w:rsid w:val="003E4AEA"/>
    <w:rsid w:val="003E559C"/>
    <w:rsid w:val="003E770D"/>
    <w:rsid w:val="003F03D2"/>
    <w:rsid w:val="003F1E8F"/>
    <w:rsid w:val="003F3427"/>
    <w:rsid w:val="003F36EC"/>
    <w:rsid w:val="003F5CF3"/>
    <w:rsid w:val="0040015D"/>
    <w:rsid w:val="004001C3"/>
    <w:rsid w:val="004018F3"/>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872"/>
    <w:rsid w:val="00432AB8"/>
    <w:rsid w:val="00435372"/>
    <w:rsid w:val="00440119"/>
    <w:rsid w:val="00440F40"/>
    <w:rsid w:val="00442976"/>
    <w:rsid w:val="00443596"/>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20FD"/>
    <w:rsid w:val="00473906"/>
    <w:rsid w:val="004771A5"/>
    <w:rsid w:val="00477771"/>
    <w:rsid w:val="00480E6C"/>
    <w:rsid w:val="004830C6"/>
    <w:rsid w:val="00486408"/>
    <w:rsid w:val="00486566"/>
    <w:rsid w:val="00486D72"/>
    <w:rsid w:val="0048710E"/>
    <w:rsid w:val="004872A8"/>
    <w:rsid w:val="004909DF"/>
    <w:rsid w:val="00490C8A"/>
    <w:rsid w:val="00492336"/>
    <w:rsid w:val="0049399C"/>
    <w:rsid w:val="004962CD"/>
    <w:rsid w:val="004A0619"/>
    <w:rsid w:val="004A203F"/>
    <w:rsid w:val="004A2745"/>
    <w:rsid w:val="004A3AD3"/>
    <w:rsid w:val="004A494E"/>
    <w:rsid w:val="004A52F8"/>
    <w:rsid w:val="004A7E96"/>
    <w:rsid w:val="004B0C4D"/>
    <w:rsid w:val="004B1831"/>
    <w:rsid w:val="004B2CDE"/>
    <w:rsid w:val="004B3413"/>
    <w:rsid w:val="004B3BEF"/>
    <w:rsid w:val="004B410E"/>
    <w:rsid w:val="004C14BC"/>
    <w:rsid w:val="004C1B3A"/>
    <w:rsid w:val="004C36A8"/>
    <w:rsid w:val="004C3A8A"/>
    <w:rsid w:val="004C7DAF"/>
    <w:rsid w:val="004D407A"/>
    <w:rsid w:val="004E0710"/>
    <w:rsid w:val="004E1A07"/>
    <w:rsid w:val="004E3AE2"/>
    <w:rsid w:val="004E4B96"/>
    <w:rsid w:val="004E4D0E"/>
    <w:rsid w:val="004E6F2E"/>
    <w:rsid w:val="004E6FE6"/>
    <w:rsid w:val="004E7B41"/>
    <w:rsid w:val="004F199D"/>
    <w:rsid w:val="004F28AC"/>
    <w:rsid w:val="004F2B09"/>
    <w:rsid w:val="004F2F32"/>
    <w:rsid w:val="004F33FB"/>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1751"/>
    <w:rsid w:val="00524A1D"/>
    <w:rsid w:val="00525AC9"/>
    <w:rsid w:val="005266EA"/>
    <w:rsid w:val="00526854"/>
    <w:rsid w:val="00527219"/>
    <w:rsid w:val="0052728A"/>
    <w:rsid w:val="005306FD"/>
    <w:rsid w:val="00531099"/>
    <w:rsid w:val="00533245"/>
    <w:rsid w:val="00534E4B"/>
    <w:rsid w:val="00541C7D"/>
    <w:rsid w:val="005424E6"/>
    <w:rsid w:val="00542B89"/>
    <w:rsid w:val="00544459"/>
    <w:rsid w:val="0054650F"/>
    <w:rsid w:val="005509DD"/>
    <w:rsid w:val="005516B8"/>
    <w:rsid w:val="00552A7E"/>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905AD"/>
    <w:rsid w:val="00591CA0"/>
    <w:rsid w:val="0059233D"/>
    <w:rsid w:val="005930B5"/>
    <w:rsid w:val="00593FE5"/>
    <w:rsid w:val="0059422F"/>
    <w:rsid w:val="0059686C"/>
    <w:rsid w:val="00597360"/>
    <w:rsid w:val="00597B3F"/>
    <w:rsid w:val="005A0E12"/>
    <w:rsid w:val="005A0EC4"/>
    <w:rsid w:val="005A267E"/>
    <w:rsid w:val="005A4E03"/>
    <w:rsid w:val="005A4F16"/>
    <w:rsid w:val="005A64C1"/>
    <w:rsid w:val="005A66D3"/>
    <w:rsid w:val="005A7C07"/>
    <w:rsid w:val="005B04E9"/>
    <w:rsid w:val="005B0B2F"/>
    <w:rsid w:val="005B328A"/>
    <w:rsid w:val="005B3FA4"/>
    <w:rsid w:val="005B5506"/>
    <w:rsid w:val="005B6310"/>
    <w:rsid w:val="005B6791"/>
    <w:rsid w:val="005B7E95"/>
    <w:rsid w:val="005C5D1E"/>
    <w:rsid w:val="005C767E"/>
    <w:rsid w:val="005D1F8D"/>
    <w:rsid w:val="005D2438"/>
    <w:rsid w:val="005D2875"/>
    <w:rsid w:val="005D3879"/>
    <w:rsid w:val="005D5FAB"/>
    <w:rsid w:val="005D6E14"/>
    <w:rsid w:val="005E240B"/>
    <w:rsid w:val="005E263E"/>
    <w:rsid w:val="005E62FB"/>
    <w:rsid w:val="005E73A4"/>
    <w:rsid w:val="005E73B2"/>
    <w:rsid w:val="005F0CDD"/>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94F"/>
    <w:rsid w:val="00630AEA"/>
    <w:rsid w:val="00630D23"/>
    <w:rsid w:val="00632F90"/>
    <w:rsid w:val="0063610A"/>
    <w:rsid w:val="00637B41"/>
    <w:rsid w:val="006403A4"/>
    <w:rsid w:val="00640880"/>
    <w:rsid w:val="00641599"/>
    <w:rsid w:val="006424B3"/>
    <w:rsid w:val="00643903"/>
    <w:rsid w:val="00643DE4"/>
    <w:rsid w:val="00644017"/>
    <w:rsid w:val="006454FB"/>
    <w:rsid w:val="006471F8"/>
    <w:rsid w:val="00651408"/>
    <w:rsid w:val="006536A8"/>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D39"/>
    <w:rsid w:val="00680D3D"/>
    <w:rsid w:val="00680DBB"/>
    <w:rsid w:val="006814A0"/>
    <w:rsid w:val="00683031"/>
    <w:rsid w:val="00684883"/>
    <w:rsid w:val="0068580E"/>
    <w:rsid w:val="00690C92"/>
    <w:rsid w:val="00690E2C"/>
    <w:rsid w:val="00692099"/>
    <w:rsid w:val="0069219E"/>
    <w:rsid w:val="00692E88"/>
    <w:rsid w:val="00693A7B"/>
    <w:rsid w:val="00695AC8"/>
    <w:rsid w:val="00695ECB"/>
    <w:rsid w:val="0069670A"/>
    <w:rsid w:val="006A1824"/>
    <w:rsid w:val="006A64FB"/>
    <w:rsid w:val="006B03AC"/>
    <w:rsid w:val="006B1225"/>
    <w:rsid w:val="006B34D2"/>
    <w:rsid w:val="006B35BE"/>
    <w:rsid w:val="006B3855"/>
    <w:rsid w:val="006B474F"/>
    <w:rsid w:val="006B6F0D"/>
    <w:rsid w:val="006C31C6"/>
    <w:rsid w:val="006C3A44"/>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3F5C"/>
    <w:rsid w:val="006E5CF5"/>
    <w:rsid w:val="006E68E8"/>
    <w:rsid w:val="006F06DA"/>
    <w:rsid w:val="006F4415"/>
    <w:rsid w:val="006F47AB"/>
    <w:rsid w:val="00704240"/>
    <w:rsid w:val="007049B1"/>
    <w:rsid w:val="00704CC8"/>
    <w:rsid w:val="0070527C"/>
    <w:rsid w:val="00706DA1"/>
    <w:rsid w:val="00706F66"/>
    <w:rsid w:val="00707C8D"/>
    <w:rsid w:val="007105FF"/>
    <w:rsid w:val="00712601"/>
    <w:rsid w:val="0072005C"/>
    <w:rsid w:val="00722AF4"/>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8D4"/>
    <w:rsid w:val="00747DEA"/>
    <w:rsid w:val="007501B8"/>
    <w:rsid w:val="0075079E"/>
    <w:rsid w:val="007520D6"/>
    <w:rsid w:val="007601E2"/>
    <w:rsid w:val="0076040A"/>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5E4A"/>
    <w:rsid w:val="007B7647"/>
    <w:rsid w:val="007C0D01"/>
    <w:rsid w:val="007C2E5E"/>
    <w:rsid w:val="007C2E84"/>
    <w:rsid w:val="007C3CDD"/>
    <w:rsid w:val="007C478C"/>
    <w:rsid w:val="007C515A"/>
    <w:rsid w:val="007C77D9"/>
    <w:rsid w:val="007D0E54"/>
    <w:rsid w:val="007D1981"/>
    <w:rsid w:val="007D234E"/>
    <w:rsid w:val="007D3789"/>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10E72"/>
    <w:rsid w:val="00814052"/>
    <w:rsid w:val="0081546B"/>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41A29"/>
    <w:rsid w:val="008422AC"/>
    <w:rsid w:val="00842854"/>
    <w:rsid w:val="00844646"/>
    <w:rsid w:val="00845414"/>
    <w:rsid w:val="008503D4"/>
    <w:rsid w:val="00853C60"/>
    <w:rsid w:val="008546FC"/>
    <w:rsid w:val="00855EF3"/>
    <w:rsid w:val="00856195"/>
    <w:rsid w:val="0085746E"/>
    <w:rsid w:val="00860BB6"/>
    <w:rsid w:val="00860DC7"/>
    <w:rsid w:val="00862655"/>
    <w:rsid w:val="00865DE7"/>
    <w:rsid w:val="00867F07"/>
    <w:rsid w:val="008700AF"/>
    <w:rsid w:val="008718DB"/>
    <w:rsid w:val="00873BC6"/>
    <w:rsid w:val="00875011"/>
    <w:rsid w:val="0087741D"/>
    <w:rsid w:val="008815A0"/>
    <w:rsid w:val="008817A2"/>
    <w:rsid w:val="008819DA"/>
    <w:rsid w:val="008840FE"/>
    <w:rsid w:val="0088489E"/>
    <w:rsid w:val="008856A8"/>
    <w:rsid w:val="00886641"/>
    <w:rsid w:val="008867C2"/>
    <w:rsid w:val="00886E01"/>
    <w:rsid w:val="00887377"/>
    <w:rsid w:val="00890E29"/>
    <w:rsid w:val="00891CF6"/>
    <w:rsid w:val="00891F28"/>
    <w:rsid w:val="0089508B"/>
    <w:rsid w:val="00895329"/>
    <w:rsid w:val="008978EE"/>
    <w:rsid w:val="008A2C7D"/>
    <w:rsid w:val="008A49CE"/>
    <w:rsid w:val="008A61D0"/>
    <w:rsid w:val="008A7D58"/>
    <w:rsid w:val="008B376C"/>
    <w:rsid w:val="008B58A3"/>
    <w:rsid w:val="008B6A12"/>
    <w:rsid w:val="008B6C03"/>
    <w:rsid w:val="008C068D"/>
    <w:rsid w:val="008C17D1"/>
    <w:rsid w:val="008C2AA3"/>
    <w:rsid w:val="008C5338"/>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6CE"/>
    <w:rsid w:val="008F19DA"/>
    <w:rsid w:val="008F1E7D"/>
    <w:rsid w:val="008F2F99"/>
    <w:rsid w:val="008F31D3"/>
    <w:rsid w:val="008F484B"/>
    <w:rsid w:val="008F742E"/>
    <w:rsid w:val="00901355"/>
    <w:rsid w:val="009038B7"/>
    <w:rsid w:val="00903C79"/>
    <w:rsid w:val="0090493A"/>
    <w:rsid w:val="00905069"/>
    <w:rsid w:val="0090638E"/>
    <w:rsid w:val="00912DF6"/>
    <w:rsid w:val="00914CA9"/>
    <w:rsid w:val="00915590"/>
    <w:rsid w:val="00915D27"/>
    <w:rsid w:val="00925DC0"/>
    <w:rsid w:val="00926263"/>
    <w:rsid w:val="00927DBC"/>
    <w:rsid w:val="00930621"/>
    <w:rsid w:val="009309B9"/>
    <w:rsid w:val="009325C0"/>
    <w:rsid w:val="00937D62"/>
    <w:rsid w:val="00940323"/>
    <w:rsid w:val="009411A8"/>
    <w:rsid w:val="00941B19"/>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601B"/>
    <w:rsid w:val="00957E7F"/>
    <w:rsid w:val="009601E2"/>
    <w:rsid w:val="00960F58"/>
    <w:rsid w:val="00962258"/>
    <w:rsid w:val="0096433B"/>
    <w:rsid w:val="009644EE"/>
    <w:rsid w:val="009660C7"/>
    <w:rsid w:val="00967074"/>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236"/>
    <w:rsid w:val="00990CE9"/>
    <w:rsid w:val="00990FF7"/>
    <w:rsid w:val="00991D52"/>
    <w:rsid w:val="00992A03"/>
    <w:rsid w:val="00992A0A"/>
    <w:rsid w:val="0099782D"/>
    <w:rsid w:val="00997C6E"/>
    <w:rsid w:val="009A0D9D"/>
    <w:rsid w:val="009A185F"/>
    <w:rsid w:val="009A237D"/>
    <w:rsid w:val="009A4F27"/>
    <w:rsid w:val="009A5CE7"/>
    <w:rsid w:val="009A6561"/>
    <w:rsid w:val="009A6961"/>
    <w:rsid w:val="009A6A69"/>
    <w:rsid w:val="009A7232"/>
    <w:rsid w:val="009A7FE8"/>
    <w:rsid w:val="009B18A5"/>
    <w:rsid w:val="009B1B1C"/>
    <w:rsid w:val="009B4239"/>
    <w:rsid w:val="009B5628"/>
    <w:rsid w:val="009B6150"/>
    <w:rsid w:val="009B62B0"/>
    <w:rsid w:val="009B62EA"/>
    <w:rsid w:val="009B66C7"/>
    <w:rsid w:val="009B775A"/>
    <w:rsid w:val="009C043E"/>
    <w:rsid w:val="009C092E"/>
    <w:rsid w:val="009C25A8"/>
    <w:rsid w:val="009C4780"/>
    <w:rsid w:val="009D0CCF"/>
    <w:rsid w:val="009D2037"/>
    <w:rsid w:val="009D2C30"/>
    <w:rsid w:val="009D31E0"/>
    <w:rsid w:val="009D460A"/>
    <w:rsid w:val="009D5D36"/>
    <w:rsid w:val="009D628B"/>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68B7"/>
    <w:rsid w:val="00A07489"/>
    <w:rsid w:val="00A1015D"/>
    <w:rsid w:val="00A11B5C"/>
    <w:rsid w:val="00A123CE"/>
    <w:rsid w:val="00A1380F"/>
    <w:rsid w:val="00A1384D"/>
    <w:rsid w:val="00A13D0B"/>
    <w:rsid w:val="00A161BD"/>
    <w:rsid w:val="00A175A9"/>
    <w:rsid w:val="00A20DB1"/>
    <w:rsid w:val="00A2260C"/>
    <w:rsid w:val="00A23CB4"/>
    <w:rsid w:val="00A24F12"/>
    <w:rsid w:val="00A264A6"/>
    <w:rsid w:val="00A2667A"/>
    <w:rsid w:val="00A27F74"/>
    <w:rsid w:val="00A31878"/>
    <w:rsid w:val="00A319DB"/>
    <w:rsid w:val="00A321C4"/>
    <w:rsid w:val="00A34745"/>
    <w:rsid w:val="00A35394"/>
    <w:rsid w:val="00A37ACF"/>
    <w:rsid w:val="00A37F11"/>
    <w:rsid w:val="00A400CF"/>
    <w:rsid w:val="00A40B99"/>
    <w:rsid w:val="00A41043"/>
    <w:rsid w:val="00A41465"/>
    <w:rsid w:val="00A42C39"/>
    <w:rsid w:val="00A4553A"/>
    <w:rsid w:val="00A45C7F"/>
    <w:rsid w:val="00A47E15"/>
    <w:rsid w:val="00A5237D"/>
    <w:rsid w:val="00A52FA5"/>
    <w:rsid w:val="00A558A7"/>
    <w:rsid w:val="00A56D2D"/>
    <w:rsid w:val="00A5711A"/>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1BC5"/>
    <w:rsid w:val="00A82A7C"/>
    <w:rsid w:val="00A84F9A"/>
    <w:rsid w:val="00A85D60"/>
    <w:rsid w:val="00A86A1C"/>
    <w:rsid w:val="00A86DF4"/>
    <w:rsid w:val="00A874B1"/>
    <w:rsid w:val="00A9048E"/>
    <w:rsid w:val="00A90805"/>
    <w:rsid w:val="00A91D2B"/>
    <w:rsid w:val="00A936D8"/>
    <w:rsid w:val="00A93BAA"/>
    <w:rsid w:val="00A94522"/>
    <w:rsid w:val="00A94EE2"/>
    <w:rsid w:val="00A95695"/>
    <w:rsid w:val="00A961BD"/>
    <w:rsid w:val="00A96C88"/>
    <w:rsid w:val="00A9758B"/>
    <w:rsid w:val="00A97D0F"/>
    <w:rsid w:val="00A97E80"/>
    <w:rsid w:val="00AA167B"/>
    <w:rsid w:val="00AA27C6"/>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956"/>
    <w:rsid w:val="00AB4EA8"/>
    <w:rsid w:val="00AB5407"/>
    <w:rsid w:val="00AB5CA0"/>
    <w:rsid w:val="00AB625D"/>
    <w:rsid w:val="00AB6FF8"/>
    <w:rsid w:val="00AB7A4E"/>
    <w:rsid w:val="00AB7C41"/>
    <w:rsid w:val="00AC1740"/>
    <w:rsid w:val="00AC4216"/>
    <w:rsid w:val="00AC60B0"/>
    <w:rsid w:val="00AC7735"/>
    <w:rsid w:val="00AD0296"/>
    <w:rsid w:val="00AD1826"/>
    <w:rsid w:val="00AD21B2"/>
    <w:rsid w:val="00AD39AA"/>
    <w:rsid w:val="00AD4379"/>
    <w:rsid w:val="00AD5C7A"/>
    <w:rsid w:val="00AD6BFD"/>
    <w:rsid w:val="00AD70B4"/>
    <w:rsid w:val="00AE1A68"/>
    <w:rsid w:val="00AE3FA9"/>
    <w:rsid w:val="00AE3FD5"/>
    <w:rsid w:val="00AE4DCB"/>
    <w:rsid w:val="00AE6FAC"/>
    <w:rsid w:val="00AE71AD"/>
    <w:rsid w:val="00AF1FB4"/>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9D2"/>
    <w:rsid w:val="00B14C99"/>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FA3"/>
    <w:rsid w:val="00B5373C"/>
    <w:rsid w:val="00B53A2A"/>
    <w:rsid w:val="00B553A5"/>
    <w:rsid w:val="00B5542E"/>
    <w:rsid w:val="00B55FB9"/>
    <w:rsid w:val="00B60089"/>
    <w:rsid w:val="00B602AA"/>
    <w:rsid w:val="00B62371"/>
    <w:rsid w:val="00B63A18"/>
    <w:rsid w:val="00B64B83"/>
    <w:rsid w:val="00B64D71"/>
    <w:rsid w:val="00B657FE"/>
    <w:rsid w:val="00B66814"/>
    <w:rsid w:val="00B66BA0"/>
    <w:rsid w:val="00B67A72"/>
    <w:rsid w:val="00B7089F"/>
    <w:rsid w:val="00B71058"/>
    <w:rsid w:val="00B71C0C"/>
    <w:rsid w:val="00B7222B"/>
    <w:rsid w:val="00B80585"/>
    <w:rsid w:val="00B81CAF"/>
    <w:rsid w:val="00B83288"/>
    <w:rsid w:val="00B866C5"/>
    <w:rsid w:val="00B87061"/>
    <w:rsid w:val="00B879A2"/>
    <w:rsid w:val="00B948F9"/>
    <w:rsid w:val="00B97241"/>
    <w:rsid w:val="00B97A4B"/>
    <w:rsid w:val="00B97C05"/>
    <w:rsid w:val="00BA0B87"/>
    <w:rsid w:val="00BA176E"/>
    <w:rsid w:val="00BA2339"/>
    <w:rsid w:val="00BA5B72"/>
    <w:rsid w:val="00BA5C6C"/>
    <w:rsid w:val="00BA61BB"/>
    <w:rsid w:val="00BA64A7"/>
    <w:rsid w:val="00BB4B0A"/>
    <w:rsid w:val="00BB4D66"/>
    <w:rsid w:val="00BC1071"/>
    <w:rsid w:val="00BC189A"/>
    <w:rsid w:val="00BC2195"/>
    <w:rsid w:val="00BC2431"/>
    <w:rsid w:val="00BC277F"/>
    <w:rsid w:val="00BC2B94"/>
    <w:rsid w:val="00BC71F5"/>
    <w:rsid w:val="00BD094B"/>
    <w:rsid w:val="00BD1496"/>
    <w:rsid w:val="00BD1F3C"/>
    <w:rsid w:val="00BD3594"/>
    <w:rsid w:val="00BD3ED6"/>
    <w:rsid w:val="00BD426E"/>
    <w:rsid w:val="00BD57C4"/>
    <w:rsid w:val="00BD7856"/>
    <w:rsid w:val="00BD7BAC"/>
    <w:rsid w:val="00BE0609"/>
    <w:rsid w:val="00BE16BE"/>
    <w:rsid w:val="00BE2DF4"/>
    <w:rsid w:val="00BE2E09"/>
    <w:rsid w:val="00BE50B4"/>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9E6"/>
    <w:rsid w:val="00C103A2"/>
    <w:rsid w:val="00C111CA"/>
    <w:rsid w:val="00C11203"/>
    <w:rsid w:val="00C11283"/>
    <w:rsid w:val="00C14FE3"/>
    <w:rsid w:val="00C16A4D"/>
    <w:rsid w:val="00C207D0"/>
    <w:rsid w:val="00C22586"/>
    <w:rsid w:val="00C230AA"/>
    <w:rsid w:val="00C236F3"/>
    <w:rsid w:val="00C25D2F"/>
    <w:rsid w:val="00C3148D"/>
    <w:rsid w:val="00C32E83"/>
    <w:rsid w:val="00C34799"/>
    <w:rsid w:val="00C358F0"/>
    <w:rsid w:val="00C36A0F"/>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21CF"/>
    <w:rsid w:val="00C82666"/>
    <w:rsid w:val="00C82D1D"/>
    <w:rsid w:val="00C851ED"/>
    <w:rsid w:val="00C87381"/>
    <w:rsid w:val="00C90C27"/>
    <w:rsid w:val="00C90E6B"/>
    <w:rsid w:val="00C92AAC"/>
    <w:rsid w:val="00C93164"/>
    <w:rsid w:val="00C957CA"/>
    <w:rsid w:val="00C9606C"/>
    <w:rsid w:val="00C97A3C"/>
    <w:rsid w:val="00C97DD3"/>
    <w:rsid w:val="00CA03B2"/>
    <w:rsid w:val="00CA60D7"/>
    <w:rsid w:val="00CA77C8"/>
    <w:rsid w:val="00CA7EF7"/>
    <w:rsid w:val="00CB0655"/>
    <w:rsid w:val="00CB06AE"/>
    <w:rsid w:val="00CB272B"/>
    <w:rsid w:val="00CB2A12"/>
    <w:rsid w:val="00CB3187"/>
    <w:rsid w:val="00CB393A"/>
    <w:rsid w:val="00CB3D31"/>
    <w:rsid w:val="00CB43CE"/>
    <w:rsid w:val="00CB4DB9"/>
    <w:rsid w:val="00CB53E6"/>
    <w:rsid w:val="00CB5985"/>
    <w:rsid w:val="00CB5E8D"/>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8B8"/>
    <w:rsid w:val="00CF1ED7"/>
    <w:rsid w:val="00CF2464"/>
    <w:rsid w:val="00CF2590"/>
    <w:rsid w:val="00CF25BA"/>
    <w:rsid w:val="00CF3BF2"/>
    <w:rsid w:val="00CF4110"/>
    <w:rsid w:val="00CF580F"/>
    <w:rsid w:val="00CF66E7"/>
    <w:rsid w:val="00D04949"/>
    <w:rsid w:val="00D04A3A"/>
    <w:rsid w:val="00D05902"/>
    <w:rsid w:val="00D05BA4"/>
    <w:rsid w:val="00D071BF"/>
    <w:rsid w:val="00D0799D"/>
    <w:rsid w:val="00D12931"/>
    <w:rsid w:val="00D135D9"/>
    <w:rsid w:val="00D14057"/>
    <w:rsid w:val="00D142F8"/>
    <w:rsid w:val="00D1500C"/>
    <w:rsid w:val="00D16A54"/>
    <w:rsid w:val="00D2272E"/>
    <w:rsid w:val="00D2300A"/>
    <w:rsid w:val="00D24DA2"/>
    <w:rsid w:val="00D2546E"/>
    <w:rsid w:val="00D26BA6"/>
    <w:rsid w:val="00D275B1"/>
    <w:rsid w:val="00D27685"/>
    <w:rsid w:val="00D31611"/>
    <w:rsid w:val="00D317A6"/>
    <w:rsid w:val="00D32169"/>
    <w:rsid w:val="00D324E6"/>
    <w:rsid w:val="00D33525"/>
    <w:rsid w:val="00D35A22"/>
    <w:rsid w:val="00D40E85"/>
    <w:rsid w:val="00D41E4F"/>
    <w:rsid w:val="00D428CB"/>
    <w:rsid w:val="00D43BAC"/>
    <w:rsid w:val="00D43D78"/>
    <w:rsid w:val="00D446BE"/>
    <w:rsid w:val="00D4784C"/>
    <w:rsid w:val="00D47E05"/>
    <w:rsid w:val="00D47E1A"/>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3D53"/>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7384"/>
    <w:rsid w:val="00DB7867"/>
    <w:rsid w:val="00DC0F04"/>
    <w:rsid w:val="00DC395A"/>
    <w:rsid w:val="00DC446D"/>
    <w:rsid w:val="00DC4798"/>
    <w:rsid w:val="00DC4C55"/>
    <w:rsid w:val="00DC4EFA"/>
    <w:rsid w:val="00DC5C62"/>
    <w:rsid w:val="00DC7DD2"/>
    <w:rsid w:val="00DD366D"/>
    <w:rsid w:val="00DD39E2"/>
    <w:rsid w:val="00DD43CB"/>
    <w:rsid w:val="00DD52F1"/>
    <w:rsid w:val="00DD61B3"/>
    <w:rsid w:val="00DD6D39"/>
    <w:rsid w:val="00DE1AFB"/>
    <w:rsid w:val="00DE3313"/>
    <w:rsid w:val="00DE34B5"/>
    <w:rsid w:val="00DE4FE7"/>
    <w:rsid w:val="00DE57E7"/>
    <w:rsid w:val="00DE5DD8"/>
    <w:rsid w:val="00DE615D"/>
    <w:rsid w:val="00DF07A5"/>
    <w:rsid w:val="00DF1584"/>
    <w:rsid w:val="00DF1FAA"/>
    <w:rsid w:val="00DF3F53"/>
    <w:rsid w:val="00DF48F7"/>
    <w:rsid w:val="00DF511C"/>
    <w:rsid w:val="00DF6198"/>
    <w:rsid w:val="00E00540"/>
    <w:rsid w:val="00E01227"/>
    <w:rsid w:val="00E025FC"/>
    <w:rsid w:val="00E03C0D"/>
    <w:rsid w:val="00E04491"/>
    <w:rsid w:val="00E064C6"/>
    <w:rsid w:val="00E06529"/>
    <w:rsid w:val="00E0721F"/>
    <w:rsid w:val="00E07EA3"/>
    <w:rsid w:val="00E104E7"/>
    <w:rsid w:val="00E1290E"/>
    <w:rsid w:val="00E135A6"/>
    <w:rsid w:val="00E138DD"/>
    <w:rsid w:val="00E13F50"/>
    <w:rsid w:val="00E15B48"/>
    <w:rsid w:val="00E16977"/>
    <w:rsid w:val="00E210B6"/>
    <w:rsid w:val="00E21C08"/>
    <w:rsid w:val="00E2325F"/>
    <w:rsid w:val="00E26B5A"/>
    <w:rsid w:val="00E3181D"/>
    <w:rsid w:val="00E33665"/>
    <w:rsid w:val="00E33AE1"/>
    <w:rsid w:val="00E35709"/>
    <w:rsid w:val="00E36923"/>
    <w:rsid w:val="00E40ED5"/>
    <w:rsid w:val="00E42C76"/>
    <w:rsid w:val="00E44DA6"/>
    <w:rsid w:val="00E4783D"/>
    <w:rsid w:val="00E47C49"/>
    <w:rsid w:val="00E51BF1"/>
    <w:rsid w:val="00E52C8E"/>
    <w:rsid w:val="00E52D66"/>
    <w:rsid w:val="00E52E3F"/>
    <w:rsid w:val="00E53403"/>
    <w:rsid w:val="00E5507A"/>
    <w:rsid w:val="00E62498"/>
    <w:rsid w:val="00E6291D"/>
    <w:rsid w:val="00E632F0"/>
    <w:rsid w:val="00E63F95"/>
    <w:rsid w:val="00E71228"/>
    <w:rsid w:val="00E71E80"/>
    <w:rsid w:val="00E73F0E"/>
    <w:rsid w:val="00E812FF"/>
    <w:rsid w:val="00E81DC7"/>
    <w:rsid w:val="00E81FB8"/>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331E"/>
    <w:rsid w:val="00EC632D"/>
    <w:rsid w:val="00EC78AE"/>
    <w:rsid w:val="00ED1596"/>
    <w:rsid w:val="00ED341D"/>
    <w:rsid w:val="00ED60DC"/>
    <w:rsid w:val="00ED71F4"/>
    <w:rsid w:val="00ED7899"/>
    <w:rsid w:val="00ED7AC5"/>
    <w:rsid w:val="00EE025B"/>
    <w:rsid w:val="00EE0A2B"/>
    <w:rsid w:val="00EE1828"/>
    <w:rsid w:val="00EE2EBD"/>
    <w:rsid w:val="00EE3C71"/>
    <w:rsid w:val="00EE40C8"/>
    <w:rsid w:val="00EE4154"/>
    <w:rsid w:val="00EE5178"/>
    <w:rsid w:val="00EE56DA"/>
    <w:rsid w:val="00EE5EC6"/>
    <w:rsid w:val="00EE73E0"/>
    <w:rsid w:val="00EE7B51"/>
    <w:rsid w:val="00EE7D76"/>
    <w:rsid w:val="00EF036D"/>
    <w:rsid w:val="00EF06F9"/>
    <w:rsid w:val="00EF0A72"/>
    <w:rsid w:val="00EF1634"/>
    <w:rsid w:val="00EF7DCE"/>
    <w:rsid w:val="00F021FE"/>
    <w:rsid w:val="00F02B2B"/>
    <w:rsid w:val="00F030D6"/>
    <w:rsid w:val="00F036BC"/>
    <w:rsid w:val="00F03DB2"/>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498D"/>
    <w:rsid w:val="00F35692"/>
    <w:rsid w:val="00F36CD9"/>
    <w:rsid w:val="00F37252"/>
    <w:rsid w:val="00F37340"/>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6468"/>
    <w:rsid w:val="00FB0586"/>
    <w:rsid w:val="00FB07A7"/>
    <w:rsid w:val="00FB0A23"/>
    <w:rsid w:val="00FB33FA"/>
    <w:rsid w:val="00FB3F6C"/>
    <w:rsid w:val="00FB43F4"/>
    <w:rsid w:val="00FB65C0"/>
    <w:rsid w:val="00FB7261"/>
    <w:rsid w:val="00FC0E1E"/>
    <w:rsid w:val="00FC112C"/>
    <w:rsid w:val="00FC2598"/>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sz w:val="24"/>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szCs w:val="24"/>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sz w:val="24"/>
      <w:szCs w:val="24"/>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rPr>
      <w:szCs w:val="24"/>
    </w:rPr>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rPr>
      <w:sz w:val="24"/>
    </w:rPr>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sz w:val="24"/>
    </w:rPr>
  </w:style>
  <w:style w:type="paragraph" w:customStyle="1" w:styleId="H3Body">
    <w:name w:val="H3: Body"/>
    <w:basedOn w:val="Normal"/>
    <w:autoRedefine/>
    <w:qFormat/>
    <w:rsid w:val="006403A4"/>
    <w:pPr>
      <w:ind w:left="720"/>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F399FE-D889-A641-A56E-A286765B0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3</Pages>
  <Words>5615</Words>
  <Characters>30886</Characters>
  <Application>Microsoft Macintosh Word</Application>
  <DocSecurity>0</DocSecurity>
  <Lines>257</Lines>
  <Paragraphs>72</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36429</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creator>Mathieu Boudreau</dc:creator>
  <cp:lastModifiedBy>Mathieu Boudreau</cp:lastModifiedBy>
  <cp:revision>8</cp:revision>
  <cp:lastPrinted>2016-10-18T17:19:00Z</cp:lastPrinted>
  <dcterms:created xsi:type="dcterms:W3CDTF">2017-09-21T12:03:00Z</dcterms:created>
  <dcterms:modified xsi:type="dcterms:W3CDTF">2017-09-21T14:23:00Z</dcterms:modified>
</cp:coreProperties>
</file>